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711C18EB" w14:textId="199BD9F6"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2E5C147E" w:rsidR="00BC1ABA" w:rsidRPr="00A23CE4" w:rsidRDefault="00BC1ABA" w:rsidP="00A23CE4">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sidR="00A23CE4">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Lemesho</w:t>
      </w:r>
      <w:r w:rsidR="009D3BA5" w:rsidRPr="007467A1">
        <w:rPr>
          <w:rFonts w:ascii="Times New Roman" w:eastAsia="宋体" w:hAnsi="Times New Roman" w:cs="Times New Roman"/>
          <w:sz w:val="24"/>
          <w:szCs w:val="24"/>
        </w:rPr>
        <w:t>w</w:t>
      </w:r>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Lemeshow</w:t>
      </w:r>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77777777" w:rsidR="008648A1" w:rsidRDefault="008648A1" w:rsidP="009C6029">
      <w:pPr>
        <w:spacing w:line="440" w:lineRule="exact"/>
        <w:ind w:firstLine="480"/>
        <w:jc w:val="left"/>
        <w:rPr>
          <w:rFonts w:ascii="宋体" w:eastAsia="宋体" w:hAnsi="宋体"/>
          <w:sz w:val="24"/>
          <w:szCs w:val="24"/>
        </w:rPr>
      </w:pPr>
    </w:p>
    <w:p w14:paraId="2BE53976" w14:textId="29F82878" w:rsidR="00BA6B9E" w:rsidRPr="00BA6B9E" w:rsidRDefault="00BA6B9E" w:rsidP="00BA6B9E">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 xml:space="preserve">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Lemeshow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Lemeshow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29E585D8" w14:textId="03D147DA" w:rsidR="00DD5F4C" w:rsidRPr="0029081A" w:rsidRDefault="004F2394" w:rsidP="00C553DF">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ABB0491" w14:textId="62949D20" w:rsidR="00C553DF" w:rsidRDefault="00C553DF" w:rsidP="003D63B8">
      <w:pPr>
        <w:spacing w:line="440" w:lineRule="exact"/>
        <w:jc w:val="left"/>
        <w:rPr>
          <w:rFonts w:ascii="Times New Roman" w:eastAsia="宋体" w:hAnsi="Times New Roman" w:cs="Times New Roman"/>
          <w:sz w:val="24"/>
          <w:szCs w:val="24"/>
        </w:rPr>
      </w:pPr>
    </w:p>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761F311B" w14:textId="25ABD1AB" w:rsidR="00C553DF" w:rsidRDefault="00C553DF" w:rsidP="003D63B8">
      <w:pPr>
        <w:spacing w:line="440" w:lineRule="exact"/>
        <w:jc w:val="left"/>
        <w:rPr>
          <w:rFonts w:ascii="Times New Roman" w:eastAsia="宋体" w:hAnsi="Times New Roman" w:cs="Times New Roman"/>
          <w:sz w:val="24"/>
          <w:szCs w:val="24"/>
        </w:rPr>
      </w:pPr>
    </w:p>
    <w:p w14:paraId="4B976683" w14:textId="0A447DD2" w:rsidR="00C553DF" w:rsidRDefault="00C553DF" w:rsidP="003D63B8">
      <w:pPr>
        <w:spacing w:line="440" w:lineRule="exact"/>
        <w:jc w:val="left"/>
        <w:rPr>
          <w:rFonts w:ascii="Times New Roman" w:eastAsia="宋体" w:hAnsi="Times New Roman" w:cs="Times New Roman"/>
          <w:sz w:val="24"/>
          <w:szCs w:val="24"/>
        </w:rPr>
      </w:pPr>
    </w:p>
    <w:p w14:paraId="009B86AF" w14:textId="698A8D30" w:rsidR="00C553DF" w:rsidRDefault="00C553DF" w:rsidP="003D63B8">
      <w:pPr>
        <w:spacing w:line="440" w:lineRule="exact"/>
        <w:jc w:val="left"/>
        <w:rPr>
          <w:rFonts w:ascii="Times New Roman" w:eastAsia="宋体" w:hAnsi="Times New Roman" w:cs="Times New Roman"/>
          <w:sz w:val="24"/>
          <w:szCs w:val="24"/>
        </w:rPr>
      </w:pPr>
    </w:p>
    <w:p w14:paraId="03574B53" w14:textId="46F168C6" w:rsidR="00C553DF" w:rsidRDefault="00C553DF" w:rsidP="003D63B8">
      <w:pPr>
        <w:spacing w:line="440" w:lineRule="exact"/>
        <w:jc w:val="left"/>
        <w:rPr>
          <w:rFonts w:ascii="Times New Roman" w:eastAsia="宋体" w:hAnsi="Times New Roman" w:cs="Times New Roman"/>
          <w:sz w:val="24"/>
          <w:szCs w:val="24"/>
        </w:rPr>
      </w:pPr>
    </w:p>
    <w:p w14:paraId="364D418E" w14:textId="4CD8C551" w:rsidR="00C553DF" w:rsidRDefault="00C553DF" w:rsidP="003D63B8">
      <w:pPr>
        <w:spacing w:line="440" w:lineRule="exact"/>
        <w:jc w:val="left"/>
        <w:rPr>
          <w:rFonts w:ascii="Times New Roman" w:eastAsia="宋体" w:hAnsi="Times New Roman" w:cs="Times New Roman"/>
          <w:sz w:val="24"/>
          <w:szCs w:val="24"/>
        </w:rPr>
      </w:pPr>
    </w:p>
    <w:p w14:paraId="3316A15F" w14:textId="06399767" w:rsidR="00C553DF" w:rsidRDefault="00C553DF" w:rsidP="003D63B8">
      <w:pPr>
        <w:spacing w:line="440" w:lineRule="exact"/>
        <w:jc w:val="left"/>
        <w:rPr>
          <w:rFonts w:ascii="Times New Roman" w:eastAsia="宋体" w:hAnsi="Times New Roman" w:cs="Times New Roman"/>
          <w:sz w:val="24"/>
          <w:szCs w:val="24"/>
        </w:rPr>
      </w:pPr>
    </w:p>
    <w:p w14:paraId="6A71EE62" w14:textId="2FD306A3" w:rsidR="00C553DF" w:rsidRDefault="00C553DF" w:rsidP="003D63B8">
      <w:pPr>
        <w:spacing w:line="440" w:lineRule="exact"/>
        <w:jc w:val="left"/>
        <w:rPr>
          <w:rFonts w:ascii="Times New Roman" w:eastAsia="宋体" w:hAnsi="Times New Roman" w:cs="Times New Roman"/>
          <w:sz w:val="24"/>
          <w:szCs w:val="24"/>
        </w:rPr>
      </w:pPr>
    </w:p>
    <w:p w14:paraId="4DB2574F" w14:textId="4DCC3F1A" w:rsidR="00C553DF" w:rsidRDefault="00C553DF" w:rsidP="003D63B8">
      <w:pPr>
        <w:spacing w:line="440" w:lineRule="exact"/>
        <w:jc w:val="left"/>
        <w:rPr>
          <w:rFonts w:ascii="Times New Roman" w:eastAsia="宋体" w:hAnsi="Times New Roman" w:cs="Times New Roman"/>
          <w:sz w:val="24"/>
          <w:szCs w:val="24"/>
        </w:rPr>
      </w:pPr>
    </w:p>
    <w:p w14:paraId="2F9D9446" w14:textId="4B4E1460" w:rsidR="00C553DF" w:rsidRDefault="00C553DF" w:rsidP="003D63B8">
      <w:pPr>
        <w:spacing w:line="440" w:lineRule="exact"/>
        <w:jc w:val="left"/>
        <w:rPr>
          <w:rFonts w:ascii="Times New Roman" w:eastAsia="宋体" w:hAnsi="Times New Roman" w:cs="Times New Roman"/>
          <w:sz w:val="24"/>
          <w:szCs w:val="24"/>
        </w:rPr>
      </w:pPr>
    </w:p>
    <w:p w14:paraId="0D7083A4" w14:textId="3076D91C" w:rsidR="00C553DF" w:rsidRDefault="00C553DF" w:rsidP="003D63B8">
      <w:pPr>
        <w:spacing w:line="440" w:lineRule="exact"/>
        <w:jc w:val="left"/>
        <w:rPr>
          <w:rFonts w:ascii="Times New Roman" w:eastAsia="宋体" w:hAnsi="Times New Roman" w:cs="Times New Roman"/>
          <w:sz w:val="24"/>
          <w:szCs w:val="24"/>
        </w:rPr>
      </w:pPr>
    </w:p>
    <w:p w14:paraId="5A73D94B" w14:textId="2963EF15" w:rsidR="00C553DF" w:rsidRDefault="00C553DF" w:rsidP="003D63B8">
      <w:pPr>
        <w:spacing w:line="440" w:lineRule="exact"/>
        <w:jc w:val="left"/>
        <w:rPr>
          <w:rFonts w:ascii="Times New Roman" w:eastAsia="宋体" w:hAnsi="Times New Roman" w:cs="Times New Roman"/>
          <w:sz w:val="24"/>
          <w:szCs w:val="24"/>
        </w:rPr>
      </w:pPr>
    </w:p>
    <w:p w14:paraId="79D7D47D" w14:textId="67FFB3C6" w:rsidR="00C553DF" w:rsidRDefault="00C553DF" w:rsidP="003D63B8">
      <w:pPr>
        <w:spacing w:line="440" w:lineRule="exact"/>
        <w:jc w:val="left"/>
        <w:rPr>
          <w:rFonts w:ascii="Times New Roman" w:eastAsia="宋体" w:hAnsi="Times New Roman" w:cs="Times New Roman"/>
          <w:sz w:val="24"/>
          <w:szCs w:val="24"/>
        </w:rPr>
      </w:pPr>
    </w:p>
    <w:p w14:paraId="57A09037" w14:textId="545AD45C" w:rsidR="00C553DF" w:rsidRPr="00B011B7" w:rsidRDefault="00B011B7" w:rsidP="00567D7C">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sidR="00567D7C">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5AA34487" w14:textId="616AEB11" w:rsidR="00B011B7" w:rsidRDefault="00567D7C" w:rsidP="00EE4775">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6EEEB287" w14:textId="77561752" w:rsidR="002C366D" w:rsidRPr="002C366D" w:rsidRDefault="002C366D" w:rsidP="002C366D">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36131DB5" w14:textId="2AE11FCE" w:rsidR="00257ECD" w:rsidRPr="00257ECD" w:rsidRDefault="00257ECD" w:rsidP="00257EC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1C6E6E5E" w14:textId="79FFC986" w:rsidR="00257ECD" w:rsidRPr="00257ECD" w:rsidRDefault="00257ECD" w:rsidP="00257EC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63B78807" w14:textId="18219BA4" w:rsidR="000B115C" w:rsidRPr="00763F3E" w:rsidRDefault="007F35AB" w:rsidP="00763F3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Aquilion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Philips (Brilliance iC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r w:rsidR="00294BDF" w:rsidRPr="0011611B">
        <w:rPr>
          <w:rFonts w:ascii="Times New Roman" w:eastAsia="宋体" w:hAnsi="Times New Roman" w:cs="Times New Roman"/>
          <w:sz w:val="24"/>
          <w:szCs w:val="24"/>
        </w:rPr>
        <w:t>kVp</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r w:rsidR="00142298" w:rsidRPr="00142298">
        <w:rPr>
          <w:rFonts w:ascii="Times New Roman" w:eastAsia="宋体" w:hAnsi="Times New Roman" w:cs="Times New Roman"/>
          <w:sz w:val="24"/>
          <w:szCs w:val="24"/>
        </w:rPr>
        <w:t>Iproamine</w:t>
      </w:r>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5F485CC" w14:textId="55F9C6F4" w:rsidR="00655D68" w:rsidRPr="00655D68" w:rsidRDefault="00655D68" w:rsidP="00655D68">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36F061FC" w14:textId="112B10DF" w:rsidR="00676AAD" w:rsidRPr="00676AAD" w:rsidRDefault="00676AAD" w:rsidP="00676AA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sidR="00991716">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22030884" w14:textId="37492723" w:rsidR="00896EFE" w:rsidRPr="00896EFE" w:rsidRDefault="00896EFE" w:rsidP="00896E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590F2DA7" w14:textId="579FED1B" w:rsidR="00DD7749" w:rsidRPr="000425BD" w:rsidRDefault="00DD7749" w:rsidP="000425BD">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sidR="00A73586">
        <w:rPr>
          <w:rFonts w:ascii="黑体" w:eastAsia="黑体" w:hAnsi="黑体" w:cs="Times New Roman"/>
          <w:sz w:val="24"/>
          <w:szCs w:val="24"/>
        </w:rPr>
        <w:t>.</w:t>
      </w:r>
      <w:r w:rsidR="00991716">
        <w:rPr>
          <w:rFonts w:ascii="黑体" w:eastAsia="黑体" w:hAnsi="黑体" w:cs="Times New Roman"/>
          <w:sz w:val="24"/>
          <w:szCs w:val="24"/>
        </w:rPr>
        <w:t>1</w:t>
      </w:r>
      <w:r w:rsidRPr="000425BD">
        <w:rPr>
          <w:rFonts w:ascii="黑体" w:eastAsia="黑体" w:hAnsi="黑体" w:cs="Times New Roman"/>
          <w:sz w:val="24"/>
          <w:szCs w:val="24"/>
        </w:rPr>
        <w:t xml:space="preserve"> </w:t>
      </w:r>
      <w:r w:rsidR="000425BD">
        <w:rPr>
          <w:rFonts w:ascii="Times New Roman" w:eastAsia="黑体" w:hAnsi="Times New Roman" w:cs="Times New Roman" w:hint="eastAsia"/>
          <w:sz w:val="24"/>
          <w:szCs w:val="24"/>
        </w:rPr>
        <w:t>辨别</w:t>
      </w:r>
      <w:r w:rsidR="000A1166">
        <w:rPr>
          <w:rFonts w:ascii="Times New Roman" w:eastAsia="黑体" w:hAnsi="Times New Roman" w:cs="Times New Roman" w:hint="eastAsia"/>
          <w:sz w:val="24"/>
          <w:szCs w:val="24"/>
        </w:rPr>
        <w:t>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15414EDD" w14:textId="6CD50650" w:rsidR="00A73586" w:rsidRPr="00A73586" w:rsidRDefault="00A73586" w:rsidP="00A7358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Pr>
          <w:rFonts w:ascii="黑体" w:eastAsia="黑体" w:hAnsi="黑体" w:cs="Times New Roman"/>
          <w:sz w:val="24"/>
          <w:szCs w:val="24"/>
        </w:rPr>
        <w:t>.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r w:rsidR="00F370D3" w:rsidRPr="00F370D3">
        <w:rPr>
          <w:rFonts w:ascii="Times New Roman" w:eastAsia="宋体" w:hAnsi="Times New Roman" w:cs="Times New Roman"/>
          <w:sz w:val="24"/>
          <w:szCs w:val="24"/>
        </w:rPr>
        <w:t>Lemeshow</w:t>
      </w:r>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2C8E6CDE" w14:textId="226659EC" w:rsidR="00991716" w:rsidRPr="00991716" w:rsidRDefault="00991716" w:rsidP="0099171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FA7AFE">
        <w:rPr>
          <w:rFonts w:ascii="黑体" w:eastAsia="黑体" w:hAnsi="黑体" w:cs="Times New Roman"/>
          <w:sz w:val="24"/>
          <w:szCs w:val="24"/>
        </w:rPr>
        <w:t>5</w:t>
      </w:r>
      <w:r>
        <w:rPr>
          <w:rFonts w:ascii="黑体" w:eastAsia="黑体" w:hAnsi="黑体" w:cs="Times New Roman"/>
          <w:sz w:val="24"/>
          <w:szCs w:val="24"/>
        </w:rPr>
        <w:t>.3</w:t>
      </w:r>
      <w:r w:rsidRPr="000425BD">
        <w:rPr>
          <w:rFonts w:ascii="黑体" w:eastAsia="黑体" w:hAnsi="黑体" w:cs="Times New Roman"/>
          <w:sz w:val="24"/>
          <w:szCs w:val="24"/>
        </w:rPr>
        <w:t xml:space="preserve"> </w:t>
      </w:r>
      <w:r w:rsidR="00F90FA9">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43E8B8E6" w14:textId="68684BFD" w:rsidR="00FA7AFE" w:rsidRPr="00FA7AFE" w:rsidRDefault="00FA7AFE" w:rsidP="00FA7A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0CAEB266" w14:textId="082BF3E4" w:rsidR="006145D0" w:rsidRPr="006145D0" w:rsidRDefault="006145D0" w:rsidP="006145D0">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r w:rsidR="002B65E1" w:rsidRPr="00064D33">
        <w:rPr>
          <w:rFonts w:ascii="Times New Roman" w:eastAsia="宋体" w:hAnsi="Times New Roman" w:cs="Times New Roman"/>
          <w:sz w:val="24"/>
          <w:szCs w:val="24"/>
        </w:rPr>
        <w:t>glmnet</w:t>
      </w:r>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pROC</w:t>
      </w:r>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70C35FF2" w14:textId="39580E24" w:rsidR="00391782" w:rsidRPr="008B6ADD" w:rsidRDefault="00391782" w:rsidP="008B6AD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725889EC" w14:textId="1DA26EAE" w:rsidR="00391782" w:rsidRPr="008B6ADD" w:rsidRDefault="008B6ADD" w:rsidP="008B6ADD">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65B75672" w14:textId="11CC6DC5" w:rsidR="00C13773" w:rsidRPr="008335C3" w:rsidRDefault="008335C3" w:rsidP="008335C3">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r w:rsidR="00DA67C1" w:rsidRPr="006579C6">
        <w:rPr>
          <w:rFonts w:ascii="Times New Roman" w:eastAsia="宋体" w:hAnsi="Times New Roman" w:cs="Times New Roman" w:hint="eastAsia"/>
          <w:sz w:val="24"/>
          <w:szCs w:val="24"/>
        </w:rPr>
        <w:t>haralick</w:t>
      </w:r>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5969E5CE" w14:textId="5206BEB0" w:rsidR="00445359" w:rsidRPr="00445359" w:rsidRDefault="00445359" w:rsidP="00445359">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sumAverage × 1.645 + HighGrayLevelRunEmphasis_AllDirection_offset7_SD × 2.479 + LongRunHighGrayLevelEmphasis_angle135_offset4 × 2.281 + SurfaceArea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685697E7" w14:textId="0FFEFEA9" w:rsidR="009C7B5B" w:rsidRPr="000B2066" w:rsidRDefault="000B2066" w:rsidP="000B2066">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2CE767E" w14:textId="0040F4D5" w:rsidR="007509E3" w:rsidRPr="00B8509A" w:rsidRDefault="00B8509A" w:rsidP="00B8509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16B6FC17" w14:textId="65ECC840" w:rsidR="001314E3" w:rsidRPr="00CF436C" w:rsidRDefault="00CF436C" w:rsidP="00CF436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Lemeshow</w:t>
      </w:r>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3453F690" w14:textId="71ACBE37" w:rsidR="00336E61" w:rsidRPr="00E52D1A" w:rsidRDefault="00E52D1A" w:rsidP="00E52D1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5FC99CD5" w14:textId="29051393" w:rsidR="00636BEE" w:rsidRPr="000B2066" w:rsidRDefault="00636BEE" w:rsidP="00636BE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14E16B6" w14:textId="010C2044" w:rsidR="00D86029" w:rsidRPr="008B6ADD" w:rsidRDefault="00D86029" w:rsidP="00D86029">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 xml:space="preserve">ighGrayLevelRunEmpgasis, </w:t>
      </w:r>
      <w:r w:rsidR="0002383B">
        <w:rPr>
          <w:rFonts w:ascii="Times New Roman" w:eastAsia="宋体" w:hAnsi="Times New Roman" w:cs="Times New Roman"/>
          <w:sz w:val="24"/>
          <w:szCs w:val="24"/>
        </w:rPr>
        <w:t>LongRunHighGrayLevelEmphasis</w:t>
      </w:r>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r w:rsidR="00C60D3E">
        <w:rPr>
          <w:rFonts w:ascii="Times New Roman" w:eastAsia="宋体" w:hAnsi="Times New Roman" w:cs="Times New Roman" w:hint="eastAsia"/>
          <w:sz w:val="24"/>
          <w:szCs w:val="24"/>
        </w:rPr>
        <w:t>纵隔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纵隔淋巴结恶性可能性的相关性最强。</w:t>
      </w:r>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测量图像中的同质的模式。</w:t>
      </w:r>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纵隔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纵隔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偶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于</w:t>
      </w:r>
      <w:r w:rsidR="00671394">
        <w:rPr>
          <w:rFonts w:ascii="宋体" w:eastAsia="宋体" w:hAnsi="宋体" w:hint="eastAsia"/>
          <w:sz w:val="24"/>
          <w:szCs w:val="24"/>
        </w:rPr>
        <w:t>依据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单中心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纵隔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w:t>
      </w:r>
      <w:r w:rsidR="000C127E">
        <w:rPr>
          <w:rFonts w:ascii="Times New Roman" w:eastAsia="宋体" w:hAnsi="Times New Roman" w:cs="Times New Roman" w:hint="eastAsia"/>
          <w:sz w:val="24"/>
          <w:szCs w:val="24"/>
        </w:rPr>
        <w:lastRenderedPageBreak/>
        <w:t>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纵隔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3C1F90BE" w14:textId="0576ABF1" w:rsidR="00D13A82" w:rsidRPr="00D13A82" w:rsidRDefault="00D13A82" w:rsidP="00D13A82">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r w:rsidR="001C6076">
        <w:rPr>
          <w:rFonts w:ascii="宋体" w:eastAsia="宋体" w:hAnsi="宋体" w:cs="Times New Roman" w:hint="eastAsia"/>
          <w:sz w:val="24"/>
          <w:szCs w:val="24"/>
        </w:rPr>
        <w:t>纵隔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纵隔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3FCD36A5" w14:textId="3EB62DCF" w:rsidR="00AE6BB5" w:rsidRPr="00DC28A8" w:rsidRDefault="00AE6BB5" w:rsidP="00370777">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bookmarkStart w:id="4" w:name="_GoBack"/>
      <w:bookmarkEnd w:id="4"/>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4E4565">
          <w:headerReference w:type="even" r:id="rId17"/>
          <w:headerReference w:type="default" r:id="rId18"/>
          <w:footerReference w:type="default" r:id="rId19"/>
          <w:pgSz w:w="11906" w:h="16838" w:code="9"/>
          <w:pgMar w:top="1474" w:right="1474" w:bottom="1474" w:left="1814" w:header="851" w:footer="992" w:gutter="0"/>
          <w:pgNumType w:fmt="upperRoman" w:start="2"/>
          <w:cols w:space="425"/>
          <w:titlePg/>
          <w:docGrid w:type="lines" w:linePitch="312"/>
        </w:sectPr>
      </w:pPr>
    </w:p>
    <w:p w14:paraId="41B0090C" w14:textId="77777777" w:rsidR="008E11AC" w:rsidRPr="00673739" w:rsidRDefault="008E11AC" w:rsidP="008E11A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纵隔淋巴结良恶性的研究进展</w:t>
      </w:r>
    </w:p>
    <w:p w14:paraId="5CD875D8" w14:textId="32A82B05" w:rsidR="008E11AC" w:rsidRDefault="008E11AC" w:rsidP="008E11AC">
      <w:pPr>
        <w:spacing w:line="360" w:lineRule="auto"/>
        <w:ind w:firstLineChars="200" w:firstLine="480"/>
        <w:jc w:val="left"/>
        <w:rPr>
          <w:rFonts w:ascii="宋体" w:hAnsi="宋体" w:cs="宋体"/>
          <w:sz w:val="24"/>
        </w:rPr>
      </w:pPr>
      <w:r w:rsidRPr="000D5356">
        <w:rPr>
          <w:rFonts w:ascii="宋体" w:hAnsi="宋体" w:cs="宋体" w:hint="eastAsia"/>
          <w:sz w:val="24"/>
        </w:rPr>
        <w:t xml:space="preserve">2003 </w:t>
      </w:r>
      <w:r w:rsidRPr="000D5356">
        <w:rPr>
          <w:rFonts w:ascii="宋体" w:hAnsi="宋体" w:cs="宋体" w:hint="eastAsia"/>
          <w:sz w:val="24"/>
        </w:rPr>
        <w:t>年</w:t>
      </w:r>
      <w:r w:rsidRPr="000D5356">
        <w:rPr>
          <w:rFonts w:ascii="宋体" w:hAnsi="宋体" w:cs="宋体" w:hint="eastAsia"/>
          <w:sz w:val="24"/>
        </w:rPr>
        <w:t xml:space="preserve"> </w:t>
      </w:r>
      <w:r w:rsidRPr="00676729">
        <w:rPr>
          <w:rFonts w:ascii="Times New Roman" w:hAnsi="Times New Roman"/>
          <w:sz w:val="24"/>
        </w:rPr>
        <w:t>Baumann</w:t>
      </w:r>
      <w:r w:rsidRPr="000D5356">
        <w:rPr>
          <w:rFonts w:ascii="宋体" w:hAnsi="宋体" w:cs="宋体" w:hint="eastAsia"/>
          <w:sz w:val="24"/>
        </w:rPr>
        <w:t xml:space="preserve"> </w:t>
      </w:r>
      <w:r w:rsidRPr="000D5356">
        <w:rPr>
          <w:rFonts w:ascii="宋体" w:hAnsi="宋体" w:cs="宋体" w:hint="eastAsia"/>
          <w:sz w:val="24"/>
        </w:rPr>
        <w:t>等</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1]</w:t>
      </w:r>
      <w:r w:rsidRPr="000D5356">
        <w:rPr>
          <w:rFonts w:ascii="宋体" w:hAnsi="宋体" w:cs="宋体"/>
          <w:sz w:val="24"/>
          <w:vertAlign w:val="superscript"/>
        </w:rPr>
        <w:fldChar w:fldCharType="end"/>
      </w:r>
      <w:r w:rsidRPr="000D5356">
        <w:rPr>
          <w:rFonts w:ascii="宋体" w:hAnsi="宋体" w:cs="宋体" w:hint="eastAsia"/>
          <w:sz w:val="24"/>
        </w:rPr>
        <w:t>首次提出放射基因组学（</w:t>
      </w:r>
      <w:r w:rsidRPr="00676729">
        <w:rPr>
          <w:rFonts w:ascii="Times New Roman" w:hAnsi="Times New Roman" w:hint="eastAsia"/>
          <w:sz w:val="24"/>
        </w:rPr>
        <w:t>radiogenomics</w:t>
      </w:r>
      <w:r w:rsidRPr="000D5356">
        <w:rPr>
          <w:rFonts w:ascii="宋体" w:hAnsi="宋体" w:cs="宋体" w:hint="eastAsia"/>
          <w:sz w:val="24"/>
        </w:rPr>
        <w:t>）的概念，其主要研究肿瘤组织及瘤周正常组织对放射治疗的敏感性，及其同遗传基因的关系，并未针对影像学表型的异质性与基因表达的差异性进行相关研究。</w:t>
      </w:r>
      <w:r w:rsidRPr="000D5356">
        <w:rPr>
          <w:rFonts w:ascii="宋体" w:hAnsi="宋体" w:cs="宋体" w:hint="eastAsia"/>
          <w:sz w:val="24"/>
        </w:rPr>
        <w:t>2007</w:t>
      </w:r>
      <w:r w:rsidRPr="000D5356">
        <w:rPr>
          <w:rFonts w:ascii="宋体" w:hAnsi="宋体" w:cs="宋体" w:hint="eastAsia"/>
          <w:sz w:val="24"/>
        </w:rPr>
        <w:t>年</w:t>
      </w:r>
      <w:r w:rsidRPr="000D5356">
        <w:rPr>
          <w:rFonts w:ascii="宋体" w:hAnsi="宋体" w:cs="宋体" w:hint="eastAsia"/>
          <w:sz w:val="24"/>
        </w:rPr>
        <w:t xml:space="preserve"> </w:t>
      </w:r>
      <w:r w:rsidRPr="00676729">
        <w:rPr>
          <w:rFonts w:ascii="Times New Roman" w:hAnsi="Times New Roman" w:hint="eastAsia"/>
          <w:sz w:val="24"/>
        </w:rPr>
        <w:t xml:space="preserve">Segal </w:t>
      </w:r>
      <w:r w:rsidRPr="000D5356">
        <w:rPr>
          <w:rFonts w:ascii="宋体" w:hAnsi="宋体" w:cs="宋体" w:hint="eastAsia"/>
          <w:sz w:val="24"/>
        </w:rPr>
        <w:t>等</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w:t>
      </w:r>
      <w:r w:rsidRPr="000D5356">
        <w:rPr>
          <w:rFonts w:ascii="宋体" w:hAnsi="宋体" w:cs="宋体"/>
          <w:sz w:val="24"/>
          <w:vertAlign w:val="superscript"/>
        </w:rPr>
        <w:fldChar w:fldCharType="end"/>
      </w:r>
      <w:r w:rsidRPr="000D5356">
        <w:rPr>
          <w:rFonts w:ascii="宋体" w:hAnsi="宋体" w:cs="宋体" w:hint="eastAsia"/>
          <w:sz w:val="24"/>
        </w:rPr>
        <w:t>采用</w:t>
      </w:r>
      <w:r w:rsidRPr="000D5356">
        <w:rPr>
          <w:rFonts w:ascii="宋体" w:hAnsi="宋体" w:cs="宋体" w:hint="eastAsia"/>
          <w:sz w:val="24"/>
        </w:rPr>
        <w:t>28</w:t>
      </w:r>
      <w:r w:rsidRPr="000D5356">
        <w:rPr>
          <w:rFonts w:ascii="宋体" w:hAnsi="宋体" w:cs="宋体" w:hint="eastAsia"/>
          <w:sz w:val="24"/>
        </w:rPr>
        <w:t>个影像学特征，成功对</w:t>
      </w:r>
      <w:r w:rsidRPr="000D5356">
        <w:rPr>
          <w:rFonts w:ascii="宋体" w:hAnsi="宋体" w:cs="宋体" w:hint="eastAsia"/>
          <w:sz w:val="24"/>
        </w:rPr>
        <w:t>116</w:t>
      </w:r>
      <w:r w:rsidRPr="000D5356">
        <w:rPr>
          <w:rFonts w:ascii="宋体" w:hAnsi="宋体" w:cs="宋体" w:hint="eastAsia"/>
          <w:sz w:val="24"/>
        </w:rPr>
        <w:t>个基因模块包含的</w:t>
      </w:r>
      <w:r w:rsidRPr="000D5356">
        <w:rPr>
          <w:rFonts w:ascii="宋体" w:hAnsi="宋体" w:cs="宋体" w:hint="eastAsia"/>
          <w:sz w:val="24"/>
        </w:rPr>
        <w:t xml:space="preserve">6732 </w:t>
      </w:r>
      <w:r w:rsidRPr="000D5356">
        <w:rPr>
          <w:rFonts w:ascii="宋体" w:hAnsi="宋体" w:cs="宋体" w:hint="eastAsia"/>
          <w:sz w:val="24"/>
        </w:rPr>
        <w:t>个差异表达的肿瘤基因进行编码，重建出</w:t>
      </w:r>
      <w:r w:rsidRPr="000D5356">
        <w:rPr>
          <w:rFonts w:ascii="宋体" w:hAnsi="宋体" w:cs="宋体" w:hint="eastAsia"/>
          <w:sz w:val="24"/>
        </w:rPr>
        <w:t>78%</w:t>
      </w:r>
      <w:r w:rsidRPr="000D5356">
        <w:rPr>
          <w:rFonts w:ascii="宋体" w:hAnsi="宋体" w:cs="宋体" w:hint="eastAsia"/>
          <w:sz w:val="24"/>
        </w:rPr>
        <w:t>的肿瘤基因，并揭示出与细胞的增殖、肝细胞生成和患者预后有关的基因表达的信息。文中虽未提及放射基因组学的概念，但实则是放射基因组学研究的核心，并已具备放射组学的雏形。</w:t>
      </w:r>
      <w:r w:rsidRPr="000D5356">
        <w:rPr>
          <w:rFonts w:ascii="宋体" w:hAnsi="宋体" w:cs="宋体" w:hint="eastAsia"/>
          <w:sz w:val="24"/>
        </w:rPr>
        <w:t xml:space="preserve">2012 </w:t>
      </w:r>
      <w:r w:rsidRPr="000D5356">
        <w:rPr>
          <w:rFonts w:ascii="宋体" w:hAnsi="宋体" w:cs="宋体" w:hint="eastAsia"/>
          <w:sz w:val="24"/>
        </w:rPr>
        <w:t>年，荷兰学者</w:t>
      </w:r>
      <w:r w:rsidRPr="000D5356">
        <w:rPr>
          <w:rFonts w:ascii="宋体" w:hAnsi="宋体" w:cs="宋体" w:hint="eastAsia"/>
          <w:sz w:val="24"/>
        </w:rPr>
        <w:t xml:space="preserve"> </w:t>
      </w:r>
      <w:r w:rsidRPr="00676729">
        <w:rPr>
          <w:rFonts w:ascii="Times New Roman" w:hAnsi="Times New Roman" w:hint="eastAsia"/>
          <w:sz w:val="24"/>
        </w:rPr>
        <w:t>Lambin</w:t>
      </w:r>
      <w:r w:rsidRPr="000D5356">
        <w:rPr>
          <w:rFonts w:ascii="宋体" w:hAnsi="宋体" w:cs="宋体" w:hint="eastAsia"/>
          <w:sz w:val="24"/>
        </w:rPr>
        <w:t xml:space="preserve"> </w:t>
      </w:r>
      <w:r w:rsidRPr="000D5356">
        <w:rPr>
          <w:rFonts w:ascii="宋体" w:hAnsi="宋体" w:cs="宋体" w:hint="eastAsia"/>
          <w:sz w:val="24"/>
        </w:rPr>
        <w:t>等</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w:t>
      </w:r>
      <w:r w:rsidRPr="000D5356">
        <w:rPr>
          <w:rFonts w:ascii="宋体" w:hAnsi="宋体" w:cs="宋体"/>
          <w:sz w:val="24"/>
          <w:vertAlign w:val="superscript"/>
        </w:rPr>
        <w:fldChar w:fldCharType="end"/>
      </w:r>
      <w:r w:rsidRPr="000D5356">
        <w:rPr>
          <w:rFonts w:ascii="宋体" w:hAnsi="宋体" w:cs="宋体" w:hint="eastAsia"/>
          <w:sz w:val="24"/>
        </w:rPr>
        <w:t>正式提出了放射组学（</w:t>
      </w:r>
      <w:r w:rsidRPr="00676729">
        <w:rPr>
          <w:rFonts w:ascii="Times New Roman" w:hAnsi="Times New Roman" w:hint="eastAsia"/>
          <w:sz w:val="24"/>
        </w:rPr>
        <w:t>radiomics</w:t>
      </w:r>
      <w:r w:rsidRPr="000D5356">
        <w:rPr>
          <w:rFonts w:ascii="宋体" w:hAnsi="宋体" w:cs="宋体" w:hint="eastAsia"/>
          <w:sz w:val="24"/>
        </w:rPr>
        <w:t>）的概念，即高通量（</w:t>
      </w:r>
      <w:r w:rsidRPr="00676729">
        <w:rPr>
          <w:rFonts w:ascii="Times New Roman" w:hAnsi="Times New Roman" w:hint="eastAsia"/>
          <w:sz w:val="24"/>
        </w:rPr>
        <w:t>high throughput</w:t>
      </w:r>
      <w:r w:rsidRPr="000D5356">
        <w:rPr>
          <w:rFonts w:ascii="宋体" w:hAnsi="宋体" w:cs="宋体" w:hint="eastAsia"/>
          <w:sz w:val="24"/>
        </w:rPr>
        <w:t>）地从放射影像图像中提取大量的影像特征，运用多种自动化数据特征化算法将感兴趣区域（</w:t>
      </w:r>
      <w:r w:rsidRPr="00676729">
        <w:rPr>
          <w:rFonts w:ascii="Times New Roman" w:hAnsi="Times New Roman" w:hint="eastAsia"/>
          <w:sz w:val="24"/>
        </w:rPr>
        <w:t>region of interest</w:t>
      </w:r>
      <w:r w:rsidRPr="00676729">
        <w:rPr>
          <w:rFonts w:ascii="Times New Roman" w:hAnsi="Times New Roman" w:hint="eastAsia"/>
          <w:sz w:val="24"/>
        </w:rPr>
        <w:t>，</w:t>
      </w:r>
      <w:r w:rsidRPr="00676729">
        <w:rPr>
          <w:rFonts w:ascii="Times New Roman" w:hAnsi="Times New Roman" w:hint="eastAsia"/>
          <w:sz w:val="24"/>
        </w:rPr>
        <w:t>ROI</w:t>
      </w:r>
      <w:r w:rsidRPr="000D5356">
        <w:rPr>
          <w:rFonts w:ascii="宋体" w:hAnsi="宋体" w:cs="宋体" w:hint="eastAsia"/>
          <w:sz w:val="24"/>
        </w:rPr>
        <w:t>）内的影像数据转化为高维度的、可发掘的空间数据。同年</w:t>
      </w:r>
      <w:r w:rsidRPr="000D5356">
        <w:rPr>
          <w:rFonts w:ascii="宋体" w:hAnsi="宋体" w:cs="宋体" w:hint="eastAsia"/>
          <w:sz w:val="24"/>
        </w:rPr>
        <w:t xml:space="preserve"> </w:t>
      </w:r>
      <w:r w:rsidRPr="00676729">
        <w:rPr>
          <w:rFonts w:ascii="Times New Roman" w:hAnsi="Times New Roman" w:hint="eastAsia"/>
          <w:sz w:val="24"/>
        </w:rPr>
        <w:t>Kumar</w:t>
      </w:r>
      <w:r w:rsidRPr="000D5356">
        <w:rPr>
          <w:rFonts w:ascii="宋体" w:hAnsi="宋体" w:cs="宋体" w:hint="eastAsia"/>
          <w:sz w:val="24"/>
        </w:rPr>
        <w:t xml:space="preserve"> </w:t>
      </w:r>
      <w:r w:rsidRPr="000D5356">
        <w:rPr>
          <w:rFonts w:ascii="宋体" w:hAnsi="宋体" w:cs="宋体" w:hint="eastAsia"/>
          <w:sz w:val="24"/>
        </w:rPr>
        <w:t>等</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4]</w:t>
      </w:r>
      <w:r w:rsidRPr="000D5356">
        <w:rPr>
          <w:rFonts w:ascii="宋体" w:hAnsi="宋体" w:cs="宋体"/>
          <w:sz w:val="24"/>
          <w:vertAlign w:val="superscript"/>
        </w:rPr>
        <w:fldChar w:fldCharType="end"/>
      </w:r>
      <w:r w:rsidRPr="000D5356">
        <w:rPr>
          <w:rFonts w:ascii="宋体" w:hAnsi="宋体" w:cs="宋体" w:hint="eastAsia"/>
          <w:sz w:val="24"/>
        </w:rPr>
        <w:t>发表文章，将放射组学的定义进一步扩展为：从</w:t>
      </w:r>
      <w:r w:rsidRPr="000D5356">
        <w:rPr>
          <w:rFonts w:ascii="宋体" w:hAnsi="宋体" w:cs="宋体" w:hint="eastAsia"/>
          <w:sz w:val="24"/>
        </w:rPr>
        <w:t xml:space="preserve"> </w:t>
      </w:r>
      <w:r w:rsidRPr="00676729">
        <w:rPr>
          <w:rFonts w:ascii="Times New Roman" w:hAnsi="Times New Roman" w:hint="eastAsia"/>
          <w:sz w:val="24"/>
        </w:rPr>
        <w:t>CT</w:t>
      </w:r>
      <w:r w:rsidRPr="00676729">
        <w:rPr>
          <w:rFonts w:ascii="Times New Roman" w:hAnsi="Times New Roman" w:hint="eastAsia"/>
          <w:sz w:val="24"/>
        </w:rPr>
        <w:t>、</w:t>
      </w:r>
      <w:r w:rsidRPr="00676729">
        <w:rPr>
          <w:rFonts w:ascii="Times New Roman" w:hAnsi="Times New Roman" w:hint="eastAsia"/>
          <w:sz w:val="24"/>
        </w:rPr>
        <w:t>PET</w:t>
      </w:r>
      <w:r w:rsidRPr="000D5356">
        <w:rPr>
          <w:rFonts w:ascii="宋体" w:hAnsi="宋体" w:cs="宋体" w:hint="eastAsia"/>
          <w:sz w:val="24"/>
        </w:rPr>
        <w:t>或</w:t>
      </w:r>
      <w:r w:rsidRPr="000D5356">
        <w:rPr>
          <w:rFonts w:ascii="宋体" w:hAnsi="宋体" w:cs="宋体" w:hint="eastAsia"/>
          <w:sz w:val="24"/>
        </w:rPr>
        <w:t xml:space="preserve"> </w:t>
      </w:r>
      <w:r w:rsidRPr="00676729">
        <w:rPr>
          <w:rFonts w:ascii="Times New Roman" w:hAnsi="Times New Roman" w:hint="eastAsia"/>
          <w:sz w:val="24"/>
        </w:rPr>
        <w:t>MRI</w:t>
      </w:r>
      <w:r w:rsidRPr="000D5356">
        <w:rPr>
          <w:rFonts w:ascii="宋体" w:hAnsi="宋体" w:cs="宋体" w:hint="eastAsia"/>
          <w:sz w:val="24"/>
        </w:rPr>
        <w:t xml:space="preserve"> </w:t>
      </w:r>
      <w:r w:rsidRPr="000D5356">
        <w:rPr>
          <w:rFonts w:ascii="宋体" w:hAnsi="宋体" w:cs="宋体" w:hint="eastAsia"/>
          <w:sz w:val="24"/>
        </w:rPr>
        <w:t>等医学影像图像中高通量地提取并分析大量高级、定量的影像学特征。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Pr>
          <w:rFonts w:ascii="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Pr>
          <w:rFonts w:ascii="宋体" w:hAnsi="宋体" w:cs="宋体"/>
          <w:sz w:val="24"/>
        </w:rPr>
        <w:instrText xml:space="preserve"> ADDIN EN.CITE </w:instrText>
      </w:r>
      <w:r>
        <w:rPr>
          <w:rFonts w:ascii="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Pr>
          <w:rFonts w:ascii="宋体" w:hAnsi="宋体" w:cs="宋体"/>
          <w:sz w:val="24"/>
        </w:rPr>
        <w:instrText xml:space="preserve"> ADDIN EN.CITE.DATA </w:instrText>
      </w:r>
      <w:r>
        <w:rPr>
          <w:rFonts w:ascii="宋体" w:hAnsi="宋体" w:cs="宋体"/>
          <w:sz w:val="24"/>
        </w:rPr>
      </w:r>
      <w:r>
        <w:rPr>
          <w:rFonts w:ascii="宋体" w:hAnsi="宋体" w:cs="宋体"/>
          <w:sz w:val="24"/>
        </w:rPr>
        <w:fldChar w:fldCharType="end"/>
      </w:r>
      <w:r>
        <w:rPr>
          <w:rFonts w:ascii="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Pr>
          <w:rFonts w:ascii="宋体" w:hAnsi="宋体" w:cs="宋体"/>
          <w:sz w:val="24"/>
        </w:rPr>
        <w:instrText xml:space="preserve"> ADDIN EN.CITE.DATA </w:instrText>
      </w:r>
      <w:r>
        <w:rPr>
          <w:rFonts w:ascii="宋体" w:hAnsi="宋体" w:cs="宋体"/>
          <w:sz w:val="24"/>
        </w:rPr>
      </w:r>
      <w:r>
        <w:rPr>
          <w:rFonts w:ascii="宋体" w:hAnsi="宋体" w:cs="宋体"/>
          <w:sz w:val="24"/>
        </w:rPr>
        <w:fldChar w:fldCharType="end"/>
      </w:r>
      <w:r>
        <w:rPr>
          <w:rFonts w:ascii="宋体" w:hAnsi="宋体" w:cs="宋体"/>
          <w:sz w:val="24"/>
        </w:rPr>
        <w:fldChar w:fldCharType="separate"/>
      </w:r>
      <w:r w:rsidRPr="008E11AC">
        <w:rPr>
          <w:rFonts w:ascii="宋体" w:hAnsi="宋体" w:cs="宋体"/>
          <w:noProof/>
          <w:sz w:val="24"/>
          <w:vertAlign w:val="superscript"/>
        </w:rPr>
        <w:t>[5-20]</w:t>
      </w:r>
      <w:r>
        <w:rPr>
          <w:rFonts w:ascii="宋体" w:hAnsi="宋体" w:cs="宋体"/>
          <w:sz w:val="24"/>
        </w:rPr>
        <w:fldChar w:fldCharType="end"/>
      </w:r>
      <w:r w:rsidRPr="000D5356">
        <w:rPr>
          <w:rFonts w:ascii="宋体" w:hAnsi="宋体" w:cs="宋体" w:hint="eastAsia"/>
          <w:sz w:val="24"/>
        </w:rPr>
        <w:t>。</w:t>
      </w:r>
    </w:p>
    <w:p w14:paraId="772DCD76" w14:textId="77777777" w:rsidR="008E11AC" w:rsidRPr="001651D7" w:rsidRDefault="008E11AC" w:rsidP="008E11AC">
      <w:pPr>
        <w:spacing w:line="440" w:lineRule="exact"/>
        <w:jc w:val="left"/>
        <w:rPr>
          <w:rFonts w:ascii="宋体" w:hAnsi="宋体" w:hint="eastAsia"/>
          <w:b/>
          <w:bCs/>
          <w:sz w:val="28"/>
          <w:szCs w:val="28"/>
        </w:rPr>
      </w:pPr>
      <w:r w:rsidRPr="00C45A08">
        <w:rPr>
          <w:rFonts w:ascii="宋体" w:hAnsi="宋体" w:hint="eastAsia"/>
          <w:b/>
          <w:bCs/>
          <w:sz w:val="28"/>
          <w:szCs w:val="28"/>
        </w:rPr>
        <w:t>一、放射组学在肿瘤方面的研究进展</w:t>
      </w:r>
    </w:p>
    <w:p w14:paraId="33301A95" w14:textId="28861A8E" w:rsidR="008E11AC" w:rsidRPr="000D5356" w:rsidRDefault="008E11AC" w:rsidP="008E11AC">
      <w:pPr>
        <w:spacing w:line="360" w:lineRule="auto"/>
        <w:ind w:firstLine="480"/>
        <w:jc w:val="left"/>
        <w:rPr>
          <w:rFonts w:ascii="宋体" w:hAnsi="宋体" w:cs="宋体" w:hint="eastAsia"/>
          <w:sz w:val="24"/>
        </w:rPr>
      </w:pPr>
      <w:r w:rsidRPr="000D5356">
        <w:rPr>
          <w:rFonts w:ascii="宋体" w:hAnsi="宋体" w:cs="宋体" w:hint="eastAsia"/>
          <w:sz w:val="24"/>
        </w:rPr>
        <w:t>肿瘤一直是医学领域研究的重点，放射组学在肿瘤领域亦展开了广泛的研究。有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1]</w:t>
      </w:r>
      <w:r w:rsidRPr="000D5356">
        <w:rPr>
          <w:rFonts w:ascii="宋体" w:hAnsi="宋体" w:cs="宋体"/>
          <w:sz w:val="24"/>
          <w:vertAlign w:val="superscript"/>
        </w:rPr>
        <w:fldChar w:fldCharType="end"/>
      </w:r>
      <w:r w:rsidRPr="000D5356">
        <w:rPr>
          <w:rFonts w:ascii="宋体" w:hAnsi="宋体" w:cs="宋体" w:hint="eastAsia"/>
          <w:sz w:val="24"/>
        </w:rPr>
        <w:t>表明利用放射组学可对四肢软组织肿块的良恶性进行判别。</w:t>
      </w:r>
      <w:r w:rsidRPr="00527A26">
        <w:rPr>
          <w:rFonts w:ascii="Times New Roman" w:hAnsi="Times New Roman" w:hint="eastAsia"/>
          <w:sz w:val="24"/>
        </w:rPr>
        <w:t>Zhang</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2]</w:t>
      </w:r>
      <w:r w:rsidRPr="000D5356">
        <w:rPr>
          <w:rFonts w:ascii="宋体" w:hAnsi="宋体" w:cs="宋体"/>
          <w:sz w:val="24"/>
          <w:vertAlign w:val="superscript"/>
        </w:rPr>
        <w:lastRenderedPageBreak/>
        <w:fldChar w:fldCharType="end"/>
      </w:r>
      <w:r w:rsidRPr="000D5356">
        <w:rPr>
          <w:rFonts w:ascii="宋体" w:hAnsi="宋体" w:cs="宋体" w:hint="eastAsia"/>
          <w:sz w:val="24"/>
        </w:rPr>
        <w:t>等人利用放射组学对非小细胞肺癌的预后进行了研究。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3]</w:t>
      </w:r>
      <w:r w:rsidRPr="000D5356">
        <w:rPr>
          <w:rFonts w:ascii="宋体" w:hAnsi="宋体" w:cs="宋体"/>
          <w:sz w:val="24"/>
          <w:vertAlign w:val="superscript"/>
        </w:rPr>
        <w:fldChar w:fldCharType="end"/>
      </w:r>
      <w:r w:rsidRPr="000D5356">
        <w:rPr>
          <w:rFonts w:ascii="宋体" w:hAnsi="宋体" w:cs="宋体" w:hint="eastAsia"/>
          <w:sz w:val="24"/>
        </w:rPr>
        <w:t>表明利用放射组学算法可以改善术前对星形细胞瘤的异柠檬酸脱氢酶基因型的预测。一项基于多参数</w:t>
      </w:r>
      <w:r w:rsidRPr="00527A26">
        <w:rPr>
          <w:rFonts w:ascii="Times New Roman" w:hAnsi="Times New Roman" w:hint="eastAsia"/>
          <w:sz w:val="24"/>
        </w:rPr>
        <w:t>MRI</w:t>
      </w:r>
      <w:r w:rsidRPr="000D5356">
        <w:rPr>
          <w:rFonts w:ascii="宋体" w:hAnsi="宋体" w:cs="宋体" w:hint="eastAsia"/>
          <w:sz w:val="24"/>
        </w:rPr>
        <w:t>的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4]</w:t>
      </w:r>
      <w:r w:rsidRPr="000D5356">
        <w:rPr>
          <w:rFonts w:ascii="宋体" w:hAnsi="宋体" w:cs="宋体"/>
          <w:sz w:val="24"/>
          <w:vertAlign w:val="superscript"/>
        </w:rPr>
        <w:fldChar w:fldCharType="end"/>
      </w:r>
      <w:r w:rsidRPr="000D5356">
        <w:rPr>
          <w:rFonts w:ascii="宋体" w:hAnsi="宋体" w:cs="宋体" w:hint="eastAsia"/>
          <w:sz w:val="24"/>
        </w:rPr>
        <w:t>表明应用放射组学可以对前列腺癌进行分级。</w:t>
      </w:r>
      <w:r w:rsidRPr="000D5356">
        <w:rPr>
          <w:rFonts w:ascii="宋体" w:hAnsi="宋体" w:cs="宋体"/>
          <w:sz w:val="24"/>
        </w:rPr>
        <w:t>淋巴结转移是肿瘤最常见的转移方式</w:t>
      </w:r>
      <w:r w:rsidRPr="000D5356">
        <w:rPr>
          <w:rFonts w:ascii="宋体" w:hAnsi="宋体" w:cs="宋体" w:hint="eastAsia"/>
          <w:sz w:val="24"/>
        </w:rPr>
        <w:t>之一，且是影响治疗方案选择及患者预后的一个重要因素。比如，患者纵隔淋巴结转移的有无，可能直接影响临床医生手术时是否进行淋巴结清扫，甚至是选择根治性疗法还是选择姑息疗法。随着放射组学研究的大量展开，</w:t>
      </w:r>
      <w:r w:rsidRPr="00527A26">
        <w:rPr>
          <w:rFonts w:ascii="Times New Roman" w:hAnsi="Times New Roman"/>
          <w:sz w:val="24"/>
        </w:rPr>
        <w:t>Huang</w:t>
      </w:r>
      <w:r w:rsidRPr="000D5356">
        <w:rPr>
          <w:rFonts w:ascii="宋体" w:hAnsi="宋体" w:cs="宋体"/>
          <w:sz w:val="24"/>
        </w:rPr>
        <w:t xml:space="preserve"> </w:t>
      </w:r>
      <w:r w:rsidRPr="000D5356">
        <w:rPr>
          <w:rFonts w:ascii="宋体" w:hAnsi="宋体" w:cs="宋体" w:hint="eastAsia"/>
          <w:sz w:val="24"/>
        </w:rPr>
        <w:t>等人</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5]</w:t>
      </w:r>
      <w:r w:rsidRPr="000D5356">
        <w:rPr>
          <w:rFonts w:ascii="宋体" w:hAnsi="宋体" w:cs="宋体"/>
          <w:sz w:val="24"/>
          <w:vertAlign w:val="superscript"/>
        </w:rPr>
        <w:fldChar w:fldCharType="end"/>
      </w:r>
      <w:r w:rsidRPr="000D5356">
        <w:rPr>
          <w:rFonts w:ascii="宋体" w:hAnsi="宋体" w:cs="宋体" w:hint="eastAsia"/>
          <w:sz w:val="24"/>
        </w:rPr>
        <w:t>利用结直肠恶性肿瘤原发灶的放射组学特征来间接预测是否存在淋巴结转移取得了良好的结果，使得放射组学在预测淋巴结转移方面的价值得到了广泛的认可。</w:t>
      </w:r>
      <w:r w:rsidRPr="000D5356">
        <w:rPr>
          <w:rFonts w:ascii="宋体" w:hAnsi="宋体" w:cs="宋体" w:hint="eastAsia"/>
          <w:sz w:val="24"/>
        </w:rPr>
        <w:t>2017</w:t>
      </w:r>
      <w:r w:rsidRPr="000D5356">
        <w:rPr>
          <w:rFonts w:ascii="宋体" w:hAnsi="宋体" w:cs="宋体" w:hint="eastAsia"/>
          <w:sz w:val="24"/>
        </w:rPr>
        <w:t>年的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6]</w:t>
      </w:r>
      <w:r w:rsidRPr="000D5356">
        <w:rPr>
          <w:rFonts w:ascii="宋体" w:hAnsi="宋体" w:cs="宋体"/>
          <w:sz w:val="24"/>
          <w:vertAlign w:val="superscript"/>
        </w:rPr>
        <w:fldChar w:fldCharType="end"/>
      </w:r>
      <w:r w:rsidRPr="000D5356">
        <w:rPr>
          <w:rFonts w:ascii="宋体" w:hAnsi="宋体" w:cs="宋体" w:hint="eastAsia"/>
          <w:sz w:val="24"/>
        </w:rPr>
        <w:t>表明，可以利用甲状腺乳头状癌原发病灶超声图像的放射组学特征对是否存在淋巴结转移进行预测。有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7]</w:t>
      </w:r>
      <w:r w:rsidRPr="000D5356">
        <w:rPr>
          <w:rFonts w:ascii="宋体" w:hAnsi="宋体" w:cs="宋体"/>
          <w:sz w:val="24"/>
          <w:vertAlign w:val="superscript"/>
        </w:rPr>
        <w:fldChar w:fldCharType="end"/>
      </w:r>
      <w:r w:rsidRPr="000D5356">
        <w:rPr>
          <w:rFonts w:ascii="宋体" w:hAnsi="宋体" w:cs="宋体" w:hint="eastAsia"/>
          <w:sz w:val="24"/>
        </w:rPr>
        <w:t>证实利用膀胱癌原发灶</w:t>
      </w:r>
      <w:r w:rsidRPr="00527A26">
        <w:rPr>
          <w:rFonts w:ascii="Times New Roman" w:hAnsi="Times New Roman" w:hint="eastAsia"/>
          <w:sz w:val="24"/>
        </w:rPr>
        <w:t>CT</w:t>
      </w:r>
      <w:r w:rsidRPr="000D5356">
        <w:rPr>
          <w:rFonts w:ascii="宋体" w:hAnsi="宋体" w:cs="宋体" w:hint="eastAsia"/>
          <w:sz w:val="24"/>
        </w:rPr>
        <w:t>图像的放射组学特征可以预测是否发生淋巴结转移。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8]</w:t>
      </w:r>
      <w:r w:rsidRPr="000D5356">
        <w:rPr>
          <w:rFonts w:ascii="宋体" w:hAnsi="宋体" w:cs="宋体"/>
          <w:sz w:val="24"/>
          <w:vertAlign w:val="superscript"/>
        </w:rPr>
        <w:fldChar w:fldCharType="end"/>
      </w:r>
      <w:r w:rsidRPr="000D5356">
        <w:rPr>
          <w:rFonts w:ascii="宋体" w:hAnsi="宋体" w:cs="宋体" w:hint="eastAsia"/>
          <w:sz w:val="24"/>
        </w:rPr>
        <w:t>得出可以利用</w:t>
      </w:r>
      <w:r w:rsidRPr="00527A26">
        <w:rPr>
          <w:rFonts w:ascii="Times New Roman" w:hAnsi="Times New Roman" w:hint="eastAsia"/>
          <w:sz w:val="24"/>
        </w:rPr>
        <w:t>MRI</w:t>
      </w:r>
      <w:r w:rsidRPr="000D5356">
        <w:rPr>
          <w:rFonts w:ascii="宋体" w:hAnsi="宋体" w:cs="宋体" w:hint="eastAsia"/>
          <w:sz w:val="24"/>
        </w:rPr>
        <w:t>的</w:t>
      </w:r>
      <w:r w:rsidRPr="00527A26">
        <w:rPr>
          <w:rFonts w:ascii="Times New Roman" w:hAnsi="Times New Roman" w:hint="eastAsia"/>
          <w:sz w:val="24"/>
        </w:rPr>
        <w:t>T2</w:t>
      </w:r>
      <w:r w:rsidRPr="000D5356">
        <w:rPr>
          <w:rFonts w:ascii="宋体" w:hAnsi="宋体" w:cs="宋体" w:hint="eastAsia"/>
          <w:sz w:val="24"/>
        </w:rPr>
        <w:t>脂肪抑制序列和</w:t>
      </w:r>
      <w:r w:rsidRPr="00527A26">
        <w:rPr>
          <w:rFonts w:ascii="Times New Roman" w:hAnsi="Times New Roman" w:hint="eastAsia"/>
          <w:sz w:val="24"/>
        </w:rPr>
        <w:t>DWI</w:t>
      </w:r>
      <w:r w:rsidRPr="000D5356">
        <w:rPr>
          <w:rFonts w:ascii="宋体" w:hAnsi="宋体" w:cs="宋体" w:hint="eastAsia"/>
          <w:sz w:val="24"/>
        </w:rPr>
        <w:t>序列的放射组学特征预测乳腺癌的前哨淋巴结转移。</w:t>
      </w:r>
      <w:r w:rsidRPr="000D5356">
        <w:rPr>
          <w:rFonts w:ascii="宋体" w:hAnsi="宋体" w:cs="宋体" w:hint="eastAsia"/>
          <w:sz w:val="24"/>
        </w:rPr>
        <w:t>CT</w:t>
      </w:r>
      <w:r w:rsidRPr="000D5356">
        <w:rPr>
          <w:rFonts w:ascii="宋体" w:hAnsi="宋体" w:cs="宋体" w:hint="eastAsia"/>
          <w:sz w:val="24"/>
        </w:rPr>
        <w:t>图像的放射组学特征对胃癌的淋巴结转移的预测价值已经被</w:t>
      </w:r>
      <w:r w:rsidRPr="00527A26">
        <w:rPr>
          <w:rFonts w:ascii="Times New Roman" w:hAnsi="Times New Roman"/>
          <w:sz w:val="24"/>
        </w:rPr>
        <w:t>Jiang</w:t>
      </w:r>
      <w:r w:rsidRPr="000D5356">
        <w:rPr>
          <w:rFonts w:hint="eastAsia"/>
          <w:sz w:val="24"/>
          <w:lang w:val="en-US" w:eastAsia="zh-CN"/>
        </w:rPr>
        <w:t>等人</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29]</w:t>
      </w:r>
      <w:r w:rsidRPr="000D5356">
        <w:rPr>
          <w:rFonts w:ascii="宋体" w:hAnsi="宋体" w:cs="宋体"/>
          <w:sz w:val="24"/>
          <w:vertAlign w:val="superscript"/>
        </w:rPr>
        <w:fldChar w:fldCharType="end"/>
      </w:r>
      <w:r w:rsidRPr="000D5356">
        <w:rPr>
          <w:rFonts w:ascii="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hint="eastAsia"/>
          <w:b/>
          <w:bCs/>
          <w:sz w:val="28"/>
          <w:szCs w:val="28"/>
        </w:rPr>
      </w:pPr>
      <w:r w:rsidRPr="001651D7">
        <w:rPr>
          <w:rFonts w:ascii="宋体" w:hAnsi="宋体" w:cs="宋体" w:hint="eastAsia"/>
          <w:b/>
          <w:bCs/>
          <w:sz w:val="28"/>
          <w:szCs w:val="28"/>
        </w:rPr>
        <w:t>二、传统影像诊断方法在鉴别纵隔淋巴结良恶性方面的研究进展</w:t>
      </w:r>
    </w:p>
    <w:p w14:paraId="4A27B88F" w14:textId="53FA9376" w:rsidR="008E11AC" w:rsidRPr="000D5356" w:rsidRDefault="008E11AC" w:rsidP="008E11AC">
      <w:pPr>
        <w:spacing w:line="360" w:lineRule="auto"/>
        <w:jc w:val="left"/>
        <w:rPr>
          <w:rFonts w:ascii="宋体" w:hAnsi="宋体" w:cs="宋体" w:hint="eastAsia"/>
          <w:sz w:val="24"/>
        </w:rPr>
      </w:pPr>
      <w:r w:rsidRPr="000D5356">
        <w:rPr>
          <w:rFonts w:ascii="宋体" w:hAnsi="宋体" w:cs="宋体" w:hint="eastAsia"/>
          <w:sz w:val="24"/>
        </w:rPr>
        <w:t xml:space="preserve">    </w:t>
      </w:r>
      <w:r w:rsidRPr="000D5356">
        <w:rPr>
          <w:rFonts w:ascii="宋体" w:hAnsi="宋体" w:cs="宋体" w:hint="eastAsia"/>
          <w:sz w:val="24"/>
        </w:rPr>
        <w:t>已有大量关于其它部位的淋巴结转移的研究，然而对于纵隔淋巴结转移的研究数量较少。纵隔淋巴结是肺癌、食管癌等恶性肿瘤非常常见的转移部位之一，纵隔解剖复杂，毗邻重要器官，纵隔淋巴结转移瘤常呈多灶性，且病变位置隐匿，限制了手术及放疗等手段的使用，而转移瘤侵犯食管、气管、主动脉、肺动脉、上腔静脉、喉返神经等又会严重影响患者的生活质量和生存期。因此术前明确恶性肿瘤患者纵隔淋巴结转移分期情况对治疗方案的选择及患者预后起着至关</w:t>
      </w:r>
      <w:r w:rsidRPr="000D5356">
        <w:rPr>
          <w:rFonts w:ascii="宋体" w:hAnsi="宋体" w:cs="宋体" w:hint="eastAsia"/>
          <w:sz w:val="24"/>
        </w:rPr>
        <w:lastRenderedPageBreak/>
        <w:t>重要的作用。目前穿刺活检被视为进行纵隔淋巴结良恶性鉴别的有效方法</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0]</w:t>
      </w:r>
      <w:r w:rsidRPr="000D5356">
        <w:rPr>
          <w:rFonts w:ascii="宋体" w:hAnsi="宋体" w:cs="宋体"/>
          <w:sz w:val="24"/>
          <w:vertAlign w:val="superscript"/>
        </w:rPr>
        <w:fldChar w:fldCharType="end"/>
      </w:r>
      <w:r w:rsidRPr="000D5356">
        <w:rPr>
          <w:rFonts w:ascii="宋体" w:hAnsi="宋体" w:cs="宋体" w:hint="eastAsia"/>
          <w:sz w:val="24"/>
        </w:rPr>
        <w:t>。然而穿刺活检作为一种侵入性的检查手段，亦有其局限性，比如其可能产生严重的并发症、对医生的专业性有较高的要求以及经济成本较高。因此，为尽量减少确定纵隔淋巴结良恶性所需的侵入性手术次数，从而减少与侵入性手术相关的并发症，找到一种对纵隔淋巴结良恶性的鉴别有着良好效果、非侵入性的、客观的诊断方法来辅助临床决策，就显得尤为重要。</w:t>
      </w:r>
    </w:p>
    <w:p w14:paraId="70E01957" w14:textId="6A8C7036" w:rsidR="008E11AC" w:rsidRPr="000D5356" w:rsidRDefault="008E11AC" w:rsidP="008E11AC">
      <w:pPr>
        <w:spacing w:line="360" w:lineRule="auto"/>
        <w:ind w:firstLineChars="200" w:firstLine="480"/>
        <w:jc w:val="left"/>
        <w:rPr>
          <w:rFonts w:ascii="宋体" w:hAnsi="宋体" w:cs="宋体" w:hint="eastAsia"/>
          <w:sz w:val="24"/>
        </w:rPr>
      </w:pPr>
      <w:r w:rsidRPr="000D5356">
        <w:rPr>
          <w:rFonts w:ascii="宋体" w:hAnsi="宋体" w:cs="宋体" w:hint="eastAsia"/>
          <w:sz w:val="24"/>
        </w:rPr>
        <w:t>非侵入性的影像成像方法，比如</w:t>
      </w:r>
      <w:r w:rsidRPr="00527A26">
        <w:rPr>
          <w:rFonts w:ascii="Times New Roman" w:hAnsi="Times New Roman" w:hint="eastAsia"/>
          <w:sz w:val="24"/>
        </w:rPr>
        <w:t>MR</w:t>
      </w:r>
      <w:r w:rsidRPr="00527A26">
        <w:rPr>
          <w:rFonts w:ascii="Times New Roman" w:hAnsi="Times New Roman" w:hint="eastAsia"/>
          <w:sz w:val="24"/>
        </w:rPr>
        <w:t>、</w:t>
      </w:r>
      <w:r w:rsidRPr="00527A26">
        <w:rPr>
          <w:rFonts w:ascii="Times New Roman" w:hAnsi="Times New Roman" w:hint="eastAsia"/>
          <w:sz w:val="24"/>
        </w:rPr>
        <w:t>CT</w:t>
      </w:r>
      <w:r w:rsidRPr="000D5356">
        <w:rPr>
          <w:rFonts w:ascii="宋体" w:hAnsi="宋体" w:cs="宋体" w:hint="eastAsia"/>
          <w:sz w:val="24"/>
        </w:rPr>
        <w:t>等，是对肿瘤患者进行术前评估的一种非常有效的方式。前期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1]</w:t>
      </w:r>
      <w:r w:rsidRPr="000D5356">
        <w:rPr>
          <w:rFonts w:ascii="宋体" w:hAnsi="宋体" w:cs="宋体"/>
          <w:sz w:val="24"/>
          <w:vertAlign w:val="superscript"/>
        </w:rPr>
        <w:fldChar w:fldCharType="end"/>
      </w:r>
      <w:r w:rsidRPr="000D5356">
        <w:rPr>
          <w:rFonts w:ascii="宋体" w:hAnsi="宋体" w:cs="宋体" w:hint="eastAsia"/>
          <w:sz w:val="24"/>
        </w:rPr>
        <w:t>表明可以以</w:t>
      </w:r>
      <w:r w:rsidRPr="00527A26">
        <w:rPr>
          <w:rFonts w:ascii="Times New Roman" w:hAnsi="Times New Roman" w:hint="eastAsia"/>
          <w:sz w:val="24"/>
        </w:rPr>
        <w:t>PCT/CT</w:t>
      </w:r>
      <w:r w:rsidRPr="000D5356">
        <w:rPr>
          <w:rFonts w:ascii="宋体" w:hAnsi="宋体" w:cs="宋体" w:hint="eastAsia"/>
          <w:sz w:val="24"/>
        </w:rPr>
        <w:t>的密度和最大标准化摄取值（</w:t>
      </w:r>
      <w:r w:rsidRPr="00527A26">
        <w:rPr>
          <w:rFonts w:ascii="Times New Roman" w:hAnsi="Times New Roman" w:hint="eastAsia"/>
          <w:sz w:val="24"/>
        </w:rPr>
        <w:t>SUV</w:t>
      </w:r>
      <w:r w:rsidRPr="000D5356">
        <w:rPr>
          <w:rFonts w:ascii="宋体" w:hAnsi="宋体" w:cs="宋体" w:hint="eastAsia"/>
          <w:sz w:val="24"/>
        </w:rPr>
        <w:t>）为特征对非小细胞肺癌的纵隔淋巴结转移进行预测。</w:t>
      </w:r>
      <w:r w:rsidRPr="00527A26">
        <w:rPr>
          <w:rFonts w:ascii="Times New Roman" w:hAnsi="Times New Roman"/>
          <w:sz w:val="24"/>
        </w:rPr>
        <w:t>Pahk</w:t>
      </w:r>
      <w:r w:rsidRPr="000D5356">
        <w:rPr>
          <w:rFonts w:ascii="宋体" w:hAnsi="宋体" w:cs="宋体" w:hint="eastAsia"/>
          <w:sz w:val="24"/>
        </w:rPr>
        <w:t>等人</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2]</w:t>
      </w:r>
      <w:r w:rsidRPr="000D5356">
        <w:rPr>
          <w:rFonts w:ascii="宋体" w:hAnsi="宋体" w:cs="宋体"/>
          <w:sz w:val="24"/>
          <w:vertAlign w:val="superscript"/>
        </w:rPr>
        <w:fldChar w:fldCharType="end"/>
      </w:r>
      <w:r w:rsidRPr="000D5356">
        <w:rPr>
          <w:rFonts w:ascii="宋体" w:hAnsi="宋体" w:cs="宋体" w:hint="eastAsia"/>
          <w:sz w:val="24"/>
        </w:rPr>
        <w:t>利用</w:t>
      </w:r>
      <w:r w:rsidRPr="00527A26">
        <w:rPr>
          <w:rFonts w:ascii="Times New Roman" w:hAnsi="Times New Roman" w:hint="eastAsia"/>
          <w:sz w:val="24"/>
        </w:rPr>
        <w:t>PET/CT</w:t>
      </w:r>
      <w:r w:rsidRPr="000D5356">
        <w:rPr>
          <w:rFonts w:ascii="宋体" w:hAnsi="宋体" w:cs="宋体" w:hint="eastAsia"/>
          <w:sz w:val="24"/>
        </w:rPr>
        <w:t>所表现出的肿瘤代谢的异质性对临床怀疑为</w:t>
      </w:r>
      <w:r w:rsidRPr="00527A26">
        <w:rPr>
          <w:rFonts w:ascii="Times New Roman" w:hAnsi="Times New Roman" w:hint="eastAsia"/>
          <w:sz w:val="24"/>
        </w:rPr>
        <w:t>N</w:t>
      </w:r>
      <w:r w:rsidRPr="000D5356">
        <w:rPr>
          <w:rFonts w:ascii="宋体" w:hAnsi="宋体" w:cs="宋体" w:hint="eastAsia"/>
          <w:sz w:val="24"/>
        </w:rPr>
        <w:t>2</w:t>
      </w:r>
      <w:r w:rsidRPr="000D5356">
        <w:rPr>
          <w:rFonts w:ascii="宋体" w:hAnsi="宋体" w:cs="宋体" w:hint="eastAsia"/>
          <w:sz w:val="24"/>
        </w:rPr>
        <w:t>期的非小细胞肺癌是否发生纵隔淋巴结转移进行预测。既往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3]</w:t>
      </w:r>
      <w:r w:rsidRPr="000D5356">
        <w:rPr>
          <w:rFonts w:ascii="宋体" w:hAnsi="宋体" w:cs="宋体"/>
          <w:sz w:val="24"/>
          <w:vertAlign w:val="superscript"/>
        </w:rPr>
        <w:fldChar w:fldCharType="end"/>
      </w:r>
      <w:r w:rsidRPr="000D5356">
        <w:rPr>
          <w:rFonts w:ascii="宋体" w:hAnsi="宋体" w:cs="宋体" w:hint="eastAsia"/>
          <w:sz w:val="24"/>
        </w:rPr>
        <w:t>得出利用</w:t>
      </w:r>
      <w:r w:rsidRPr="00527A26">
        <w:rPr>
          <w:rFonts w:ascii="Times New Roman" w:hAnsi="Times New Roman" w:hint="eastAsia"/>
          <w:sz w:val="24"/>
        </w:rPr>
        <w:t>CT</w:t>
      </w:r>
      <w:r w:rsidRPr="000D5356">
        <w:rPr>
          <w:rFonts w:ascii="宋体" w:hAnsi="宋体" w:cs="宋体" w:hint="eastAsia"/>
          <w:sz w:val="24"/>
        </w:rPr>
        <w:t>可以鉴别恶性肿瘤转移和煤矽肺导致的纵隔淋巴结增大。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4]</w:t>
      </w:r>
      <w:r w:rsidRPr="000D5356">
        <w:rPr>
          <w:rFonts w:ascii="宋体" w:hAnsi="宋体" w:cs="宋体"/>
          <w:sz w:val="24"/>
          <w:vertAlign w:val="superscript"/>
        </w:rPr>
        <w:fldChar w:fldCharType="end"/>
      </w:r>
      <w:r w:rsidRPr="000D5356">
        <w:rPr>
          <w:rFonts w:ascii="宋体" w:hAnsi="宋体" w:cs="宋体" w:hint="eastAsia"/>
          <w:sz w:val="24"/>
        </w:rPr>
        <w:t>表明</w:t>
      </w:r>
      <w:r w:rsidRPr="000D5356">
        <w:rPr>
          <w:rFonts w:ascii="宋体" w:hAnsi="宋体"/>
          <w:sz w:val="24"/>
        </w:rPr>
        <w:t>(18</w:t>
      </w:r>
      <w:r w:rsidRPr="00527A26">
        <w:rPr>
          <w:rFonts w:ascii="Times New Roman" w:hAnsi="Times New Roman"/>
          <w:sz w:val="24"/>
        </w:rPr>
        <w:t>)F-FDG PET</w:t>
      </w:r>
      <w:r w:rsidRPr="000D5356">
        <w:rPr>
          <w:rFonts w:ascii="宋体" w:hAnsi="宋体" w:hint="eastAsia"/>
          <w:sz w:val="24"/>
        </w:rPr>
        <w:t>在对肺鳞癌或腺癌的短径小于</w:t>
      </w:r>
      <w:r w:rsidRPr="000D5356">
        <w:rPr>
          <w:rFonts w:ascii="宋体" w:hAnsi="宋体" w:hint="eastAsia"/>
          <w:sz w:val="24"/>
        </w:rPr>
        <w:t>15</w:t>
      </w:r>
      <w:r w:rsidRPr="00527A26">
        <w:rPr>
          <w:rFonts w:ascii="Times New Roman" w:hAnsi="Times New Roman" w:hint="eastAsia"/>
          <w:sz w:val="24"/>
        </w:rPr>
        <w:t>mm</w:t>
      </w:r>
      <w:r w:rsidRPr="000D5356">
        <w:rPr>
          <w:rFonts w:ascii="宋体" w:hAnsi="宋体" w:hint="eastAsia"/>
          <w:sz w:val="24"/>
        </w:rPr>
        <w:t>的纵隔淋巴结转移瘤进行判断是效果欠佳，在结合</w:t>
      </w:r>
      <w:r w:rsidRPr="00527A26">
        <w:rPr>
          <w:rFonts w:ascii="Times New Roman" w:hAnsi="Times New Roman" w:hint="eastAsia"/>
          <w:sz w:val="24"/>
        </w:rPr>
        <w:t>CT</w:t>
      </w:r>
      <w:r w:rsidRPr="000D5356">
        <w:rPr>
          <w:rFonts w:ascii="宋体" w:hAnsi="宋体" w:hint="eastAsia"/>
          <w:sz w:val="24"/>
        </w:rPr>
        <w:t>定位考虑到钙化等高衰减因素后，判断效能得到了提高。</w:t>
      </w:r>
      <w:r w:rsidRPr="000D5356">
        <w:rPr>
          <w:rFonts w:ascii="宋体" w:hAnsi="宋体" w:cs="宋体" w:hint="eastAsia"/>
          <w:sz w:val="24"/>
        </w:rPr>
        <w:t xml:space="preserve"> </w:t>
      </w:r>
      <w:r w:rsidRPr="000D5356">
        <w:rPr>
          <w:rFonts w:ascii="宋体" w:hAnsi="宋体" w:cs="宋体" w:hint="eastAsia"/>
          <w:sz w:val="24"/>
        </w:rPr>
        <w:t>有学者对宝石能谱</w:t>
      </w:r>
      <w:r w:rsidRPr="00527A26">
        <w:rPr>
          <w:rFonts w:ascii="Times New Roman" w:hAnsi="Times New Roman" w:hint="eastAsia"/>
          <w:sz w:val="24"/>
        </w:rPr>
        <w:t>CT</w:t>
      </w:r>
      <w:r w:rsidRPr="000D5356">
        <w:rPr>
          <w:rFonts w:ascii="宋体" w:hAnsi="宋体" w:cs="宋体" w:hint="eastAsia"/>
          <w:sz w:val="24"/>
        </w:rPr>
        <w:t>和传统</w:t>
      </w:r>
      <w:r w:rsidRPr="00527A26">
        <w:rPr>
          <w:rFonts w:ascii="Times New Roman" w:hAnsi="Times New Roman" w:hint="eastAsia"/>
          <w:sz w:val="24"/>
        </w:rPr>
        <w:t>CT</w:t>
      </w:r>
      <w:r w:rsidRPr="000D5356">
        <w:rPr>
          <w:rFonts w:ascii="宋体" w:hAnsi="宋体" w:cs="宋体" w:hint="eastAsia"/>
          <w:sz w:val="24"/>
        </w:rPr>
        <w:t>对肺癌纵隔淋巴结转移的预测价值进行了比较，研究证明宝石能谱</w:t>
      </w:r>
      <w:r w:rsidRPr="00527A26">
        <w:rPr>
          <w:rFonts w:ascii="Times New Roman" w:hAnsi="Times New Roman" w:hint="eastAsia"/>
          <w:sz w:val="24"/>
        </w:rPr>
        <w:t>CT</w:t>
      </w:r>
      <w:r w:rsidRPr="000D5356">
        <w:rPr>
          <w:rFonts w:ascii="宋体" w:hAnsi="宋体" w:cs="宋体" w:hint="eastAsia"/>
          <w:sz w:val="24"/>
        </w:rPr>
        <w:t xml:space="preserve"> </w:t>
      </w:r>
      <w:r w:rsidRPr="000D5356">
        <w:rPr>
          <w:rFonts w:ascii="宋体" w:hAnsi="宋体" w:cs="宋体" w:hint="eastAsia"/>
          <w:sz w:val="24"/>
        </w:rPr>
        <w:t>的定量参数的判断效能优于传统</w:t>
      </w:r>
      <w:r w:rsidRPr="00527A26">
        <w:rPr>
          <w:rFonts w:ascii="Times New Roman" w:hAnsi="Times New Roman" w:hint="eastAsia"/>
          <w:sz w:val="24"/>
        </w:rPr>
        <w:t>CT</w:t>
      </w:r>
      <w:r w:rsidRPr="000D5356">
        <w:rPr>
          <w:rFonts w:ascii="宋体" w:hAnsi="宋体" w:cs="宋体" w:hint="eastAsia"/>
          <w:sz w:val="24"/>
        </w:rPr>
        <w:t>征像</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5]</w:t>
      </w:r>
      <w:r w:rsidRPr="000D5356">
        <w:rPr>
          <w:rFonts w:ascii="宋体" w:hAnsi="宋体" w:cs="宋体"/>
          <w:sz w:val="24"/>
          <w:vertAlign w:val="superscript"/>
        </w:rPr>
        <w:fldChar w:fldCharType="end"/>
      </w:r>
      <w:r w:rsidRPr="000D5356">
        <w:rPr>
          <w:rFonts w:ascii="宋体" w:hAnsi="宋体" w:cs="宋体" w:hint="eastAsia"/>
          <w:sz w:val="24"/>
        </w:rPr>
        <w:t>。</w:t>
      </w:r>
    </w:p>
    <w:p w14:paraId="6039252D" w14:textId="77777777" w:rsidR="008E11AC" w:rsidRPr="001651D7" w:rsidRDefault="008E11AC" w:rsidP="008E11AC">
      <w:pPr>
        <w:spacing w:line="360" w:lineRule="auto"/>
        <w:jc w:val="left"/>
        <w:rPr>
          <w:rFonts w:ascii="宋体" w:hAnsi="宋体" w:cs="宋体" w:hint="eastAsia"/>
          <w:b/>
          <w:bCs/>
          <w:color w:val="000000"/>
          <w:sz w:val="28"/>
          <w:szCs w:val="28"/>
        </w:rPr>
      </w:pPr>
      <w:r w:rsidRPr="001651D7">
        <w:rPr>
          <w:rFonts w:ascii="宋体" w:hAnsi="宋体" w:cs="宋体" w:hint="eastAsia"/>
          <w:b/>
          <w:bCs/>
          <w:color w:val="000000"/>
          <w:sz w:val="28"/>
          <w:szCs w:val="28"/>
        </w:rPr>
        <w:t>三、放射组学在鉴别纵隔淋巴结良恶性方面的研究进展</w:t>
      </w:r>
    </w:p>
    <w:p w14:paraId="0B5411E2" w14:textId="70AA9493" w:rsidR="008E11AC" w:rsidRPr="000D5356" w:rsidRDefault="008E11AC" w:rsidP="008E11AC">
      <w:pPr>
        <w:spacing w:line="360" w:lineRule="auto"/>
        <w:ind w:firstLine="480"/>
        <w:jc w:val="left"/>
        <w:rPr>
          <w:rFonts w:ascii="宋体" w:hAnsi="宋体" w:cs="宋体" w:hint="eastAsia"/>
          <w:sz w:val="24"/>
        </w:rPr>
      </w:pPr>
      <w:r w:rsidRPr="000D5356">
        <w:rPr>
          <w:rFonts w:ascii="宋体" w:hAnsi="宋体" w:cs="宋体" w:hint="eastAsia"/>
          <w:sz w:val="24"/>
        </w:rPr>
        <w:t>传统的影像诊断一般需要依赖诊断医师的主观判断和经验。有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6]</w:t>
      </w:r>
      <w:r w:rsidRPr="000D5356">
        <w:rPr>
          <w:rFonts w:ascii="宋体" w:hAnsi="宋体" w:cs="宋体"/>
          <w:sz w:val="24"/>
          <w:vertAlign w:val="superscript"/>
        </w:rPr>
        <w:fldChar w:fldCharType="end"/>
      </w:r>
      <w:r w:rsidRPr="000D5356">
        <w:rPr>
          <w:rFonts w:ascii="宋体" w:hAnsi="宋体" w:cs="宋体" w:hint="eastAsia"/>
          <w:sz w:val="24"/>
        </w:rPr>
        <w:t>表明使用传统的</w:t>
      </w:r>
      <w:r w:rsidRPr="00527A26">
        <w:rPr>
          <w:rFonts w:ascii="Times New Roman" w:hAnsi="Times New Roman" w:hint="eastAsia"/>
          <w:sz w:val="24"/>
        </w:rPr>
        <w:t>CT</w:t>
      </w:r>
      <w:r w:rsidRPr="000D5356">
        <w:rPr>
          <w:rFonts w:ascii="宋体" w:hAnsi="宋体" w:cs="宋体" w:hint="eastAsia"/>
          <w:sz w:val="24"/>
        </w:rPr>
        <w:t>诊断方法对纵隔淋巴结良恶性进行鉴别效果欠佳。然而</w:t>
      </w:r>
      <w:r w:rsidRPr="00527A26">
        <w:rPr>
          <w:rFonts w:ascii="Times New Roman" w:hAnsi="Times New Roman" w:hint="eastAsia"/>
          <w:sz w:val="24"/>
        </w:rPr>
        <w:t>CT</w:t>
      </w:r>
      <w:r w:rsidRPr="000D5356">
        <w:rPr>
          <w:rFonts w:ascii="宋体" w:hAnsi="宋体" w:cs="宋体" w:hint="eastAsia"/>
          <w:sz w:val="24"/>
        </w:rPr>
        <w:t>图像内除了容易得到的、人眼可视的特征外，还包含很多隐藏的、非人眼可视的特征，而这部分特征与肿瘤的代谢、分期及生存率相关</w:t>
      </w:r>
      <w:r>
        <w:rPr>
          <w:rFonts w:ascii="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Pr>
          <w:rFonts w:ascii="宋体" w:hAnsi="宋体" w:cs="宋体"/>
          <w:sz w:val="24"/>
        </w:rPr>
        <w:instrText xml:space="preserve"> ADDIN EN.CITE </w:instrText>
      </w:r>
      <w:r>
        <w:rPr>
          <w:rFonts w:ascii="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Pr>
          <w:rFonts w:ascii="宋体" w:hAnsi="宋体" w:cs="宋体"/>
          <w:sz w:val="24"/>
        </w:rPr>
        <w:instrText xml:space="preserve"> ADDIN EN.CITE.DATA </w:instrText>
      </w:r>
      <w:r>
        <w:rPr>
          <w:rFonts w:ascii="宋体" w:hAnsi="宋体" w:cs="宋体"/>
          <w:sz w:val="24"/>
        </w:rPr>
      </w:r>
      <w:r>
        <w:rPr>
          <w:rFonts w:ascii="宋体" w:hAnsi="宋体" w:cs="宋体"/>
          <w:sz w:val="24"/>
        </w:rPr>
        <w:fldChar w:fldCharType="end"/>
      </w:r>
      <w:r>
        <w:rPr>
          <w:rFonts w:ascii="宋体" w:hAnsi="宋体" w:cs="宋体"/>
          <w:sz w:val="24"/>
        </w:rPr>
        <w:fldChar w:fldCharType="separate"/>
      </w:r>
      <w:r w:rsidRPr="008E11AC">
        <w:rPr>
          <w:rFonts w:ascii="宋体" w:hAnsi="宋体" w:cs="宋体"/>
          <w:noProof/>
          <w:sz w:val="24"/>
          <w:vertAlign w:val="superscript"/>
        </w:rPr>
        <w:t>[37]</w:t>
      </w:r>
      <w:r>
        <w:rPr>
          <w:rFonts w:ascii="宋体" w:hAnsi="宋体" w:cs="宋体"/>
          <w:sz w:val="24"/>
        </w:rPr>
        <w:fldChar w:fldCharType="end"/>
      </w:r>
      <w:r w:rsidRPr="000D5356">
        <w:rPr>
          <w:rFonts w:ascii="宋体" w:hAnsi="宋体" w:cs="宋体" w:hint="eastAsia"/>
          <w:sz w:val="24"/>
        </w:rPr>
        <w:t>，应用放射组学则可以挖掘出这部分隐藏的信息。</w:t>
      </w:r>
    </w:p>
    <w:p w14:paraId="333EB91C" w14:textId="24492AA2" w:rsidR="008E11AC" w:rsidRPr="000D5356" w:rsidRDefault="008E11AC" w:rsidP="008E11AC">
      <w:pPr>
        <w:spacing w:line="360" w:lineRule="auto"/>
        <w:ind w:firstLine="480"/>
        <w:jc w:val="left"/>
        <w:rPr>
          <w:rFonts w:ascii="宋体" w:hAnsi="宋体" w:cs="宋体"/>
          <w:sz w:val="24"/>
        </w:rPr>
      </w:pPr>
      <w:r w:rsidRPr="000D5356">
        <w:rPr>
          <w:rFonts w:ascii="宋体" w:hAnsi="宋体" w:cs="宋体" w:hint="eastAsia"/>
          <w:sz w:val="24"/>
        </w:rPr>
        <w:lastRenderedPageBreak/>
        <w:t>为找出一种优于传统影像诊断的、非侵入性的、客观的对纵隔淋巴结良恶性进行鉴别的方法，多名学者纷纷探索利用放射组学的方法对纵隔淋巴结良恶性进行鉴别的可行性。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8]</w:t>
      </w:r>
      <w:r w:rsidRPr="000D5356">
        <w:rPr>
          <w:rFonts w:ascii="宋体" w:hAnsi="宋体" w:cs="宋体"/>
          <w:sz w:val="24"/>
          <w:vertAlign w:val="superscript"/>
        </w:rPr>
        <w:fldChar w:fldCharType="end"/>
      </w:r>
      <w:r w:rsidRPr="000D5356">
        <w:rPr>
          <w:rFonts w:ascii="宋体" w:hAnsi="宋体" w:cs="宋体" w:hint="eastAsia"/>
          <w:sz w:val="24"/>
        </w:rPr>
        <w:t>表明基于伴有肺癌病灶的纵隔淋巴结的</w:t>
      </w:r>
      <w:r w:rsidRPr="00527A26">
        <w:rPr>
          <w:rFonts w:ascii="Times New Roman" w:hAnsi="Times New Roman" w:hint="eastAsia"/>
          <w:sz w:val="24"/>
        </w:rPr>
        <w:t>PCT/CT</w:t>
      </w:r>
      <w:r w:rsidRPr="000D5356">
        <w:rPr>
          <w:rFonts w:ascii="宋体" w:hAnsi="宋体" w:cs="宋体" w:hint="eastAsia"/>
          <w:sz w:val="24"/>
        </w:rPr>
        <w:t>图像纹理特征及多分辨率直方图的支持向量机分类器可以对纵隔淋巴结的分期进行判别。有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39]</w:t>
      </w:r>
      <w:r w:rsidRPr="000D5356">
        <w:rPr>
          <w:rFonts w:ascii="宋体" w:hAnsi="宋体" w:cs="宋体"/>
          <w:sz w:val="24"/>
          <w:vertAlign w:val="superscript"/>
        </w:rPr>
        <w:fldChar w:fldCharType="end"/>
      </w:r>
      <w:r w:rsidRPr="000D5356">
        <w:rPr>
          <w:rFonts w:ascii="宋体" w:hAnsi="宋体" w:cs="宋体" w:hint="eastAsia"/>
          <w:sz w:val="24"/>
        </w:rPr>
        <w:t>显示通过对存在肺内肿瘤患者的纵隔淋巴结的纹理特征进行分析，可较准确的对纵隔淋巴结分期进行预测。利用肺癌患者纵隔淋巴结的</w:t>
      </w:r>
      <w:r w:rsidRPr="00527A26">
        <w:rPr>
          <w:rFonts w:ascii="Times New Roman" w:hAnsi="Times New Roman" w:hint="eastAsia"/>
          <w:sz w:val="24"/>
        </w:rPr>
        <w:t>CT</w:t>
      </w:r>
      <w:r w:rsidRPr="000D5356">
        <w:rPr>
          <w:rFonts w:ascii="宋体" w:hAnsi="宋体" w:cs="宋体" w:hint="eastAsia"/>
          <w:sz w:val="24"/>
        </w:rPr>
        <w:t>纹理特征和形状分析对纵隔淋巴结分期的预测效能已经被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40]</w:t>
      </w:r>
      <w:r w:rsidRPr="000D5356">
        <w:rPr>
          <w:rFonts w:ascii="宋体" w:hAnsi="宋体" w:cs="宋体"/>
          <w:sz w:val="24"/>
          <w:vertAlign w:val="superscript"/>
        </w:rPr>
        <w:fldChar w:fldCharType="end"/>
      </w:r>
      <w:r w:rsidRPr="000D5356">
        <w:rPr>
          <w:rFonts w:ascii="宋体" w:hAnsi="宋体" w:cs="宋体" w:hint="eastAsia"/>
          <w:sz w:val="24"/>
        </w:rPr>
        <w:t>所证实。一项研究</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41]</w:t>
      </w:r>
      <w:r w:rsidRPr="000D5356">
        <w:rPr>
          <w:rFonts w:ascii="宋体" w:hAnsi="宋体" w:cs="宋体"/>
          <w:sz w:val="24"/>
          <w:vertAlign w:val="superscript"/>
        </w:rPr>
        <w:fldChar w:fldCharType="end"/>
      </w:r>
      <w:r w:rsidRPr="000D5356">
        <w:rPr>
          <w:rFonts w:ascii="宋体" w:hAnsi="宋体" w:cs="宋体" w:hint="eastAsia"/>
          <w:sz w:val="24"/>
        </w:rPr>
        <w:t>利用怀疑患有肺癌患者的纵隔淋巴结的</w:t>
      </w:r>
      <w:r w:rsidRPr="00527A26">
        <w:rPr>
          <w:rFonts w:ascii="Times New Roman" w:hAnsi="Times New Roman" w:hint="eastAsia"/>
          <w:sz w:val="24"/>
        </w:rPr>
        <w:t>CT</w:t>
      </w:r>
      <w:r w:rsidRPr="000D5356">
        <w:rPr>
          <w:rFonts w:ascii="宋体" w:hAnsi="宋体" w:cs="宋体" w:hint="eastAsia"/>
          <w:sz w:val="24"/>
        </w:rPr>
        <w:t>纹理特征来预测纵隔淋巴结的良恶性。</w:t>
      </w:r>
      <w:r w:rsidRPr="00C12796">
        <w:rPr>
          <w:rFonts w:ascii="Times New Roman" w:hAnsi="Times New Roman"/>
          <w:sz w:val="24"/>
        </w:rPr>
        <w:t>Shin S Y</w:t>
      </w:r>
      <w:r w:rsidRPr="000D5356">
        <w:rPr>
          <w:rFonts w:ascii="宋体" w:hAnsi="宋体" w:cs="宋体" w:hint="eastAsia"/>
          <w:sz w:val="24"/>
        </w:rPr>
        <w:t xml:space="preserve"> </w:t>
      </w:r>
      <w:r w:rsidRPr="000D5356">
        <w:rPr>
          <w:rFonts w:ascii="宋体" w:hAnsi="宋体" w:cs="宋体" w:hint="eastAsia"/>
          <w:sz w:val="24"/>
        </w:rPr>
        <w:t>等人</w:t>
      </w:r>
      <w:r w:rsidRPr="000D5356">
        <w:rPr>
          <w:rFonts w:ascii="宋体" w:hAnsi="宋体" w:cs="宋体"/>
          <w:sz w:val="24"/>
          <w:vertAlign w:val="superscript"/>
        </w:rPr>
        <w:fldChar w:fldCharType="begin"/>
      </w:r>
      <w:r>
        <w:rPr>
          <w:rFonts w:ascii="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0D5356">
        <w:rPr>
          <w:rFonts w:ascii="宋体" w:hAnsi="宋体" w:cs="宋体"/>
          <w:sz w:val="24"/>
          <w:vertAlign w:val="superscript"/>
        </w:rPr>
        <w:fldChar w:fldCharType="separate"/>
      </w:r>
      <w:r>
        <w:rPr>
          <w:rFonts w:ascii="宋体" w:hAnsi="宋体" w:cs="宋体"/>
          <w:noProof/>
          <w:sz w:val="24"/>
          <w:vertAlign w:val="superscript"/>
        </w:rPr>
        <w:t>[42]</w:t>
      </w:r>
      <w:r w:rsidRPr="000D5356">
        <w:rPr>
          <w:rFonts w:ascii="宋体" w:hAnsi="宋体" w:cs="宋体"/>
          <w:sz w:val="24"/>
          <w:vertAlign w:val="superscript"/>
        </w:rPr>
        <w:fldChar w:fldCharType="end"/>
      </w:r>
      <w:r w:rsidRPr="000D5356">
        <w:rPr>
          <w:rFonts w:ascii="宋体" w:hAnsi="宋体" w:cs="宋体" w:hint="eastAsia"/>
          <w:sz w:val="24"/>
        </w:rPr>
        <w:t>的研究证实针对伴或不伴肺内肿瘤患者的纵隔淋巴结的组学特征进行提取，从而建立分期模型，可对纵隔淋巴结的分期进行预测。</w:t>
      </w:r>
    </w:p>
    <w:p w14:paraId="08502EE2" w14:textId="77777777" w:rsidR="008E11AC" w:rsidRPr="001651D7" w:rsidRDefault="008E11AC" w:rsidP="008E11AC">
      <w:pPr>
        <w:spacing w:line="360" w:lineRule="auto"/>
        <w:rPr>
          <w:rFonts w:ascii="宋体" w:hAnsi="宋体" w:cs="宋体" w:hint="eastAsia"/>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0D5356" w:rsidRDefault="008E11AC" w:rsidP="008E11AC">
      <w:pPr>
        <w:spacing w:line="360" w:lineRule="auto"/>
        <w:ind w:firstLineChars="200" w:firstLine="480"/>
        <w:jc w:val="left"/>
        <w:rPr>
          <w:rFonts w:ascii="宋体" w:hAnsi="宋体" w:cs="宋体" w:hint="eastAsia"/>
          <w:sz w:val="24"/>
        </w:rPr>
      </w:pPr>
      <w:r w:rsidRPr="000D5356">
        <w:rPr>
          <w:rFonts w:ascii="宋体" w:hAnsi="宋体" w:cs="宋体" w:hint="eastAsia"/>
          <w:sz w:val="24"/>
        </w:rPr>
        <w:t>综上所述，关于利用放射组学方法对纵隔淋巴结良恶性进行鉴别的研究已大量展开，并取得了一定的研究成果。然而，在临床工作中有很多有潜在诊断价值的传统</w:t>
      </w:r>
      <w:r w:rsidRPr="00C12796">
        <w:rPr>
          <w:rFonts w:ascii="Times New Roman" w:hAnsi="Times New Roman" w:hint="eastAsia"/>
          <w:sz w:val="24"/>
        </w:rPr>
        <w:t>CT</w:t>
      </w:r>
      <w:r w:rsidRPr="000D5356">
        <w:rPr>
          <w:rFonts w:ascii="宋体" w:hAnsi="宋体" w:cs="宋体" w:hint="eastAsia"/>
          <w:sz w:val="24"/>
        </w:rPr>
        <w:t>征象（如肺内是否伴有肿块，是否有胸水，是否有心包积液，是否有冠脉钙化等）及非常容易获得的人口学资料。若加入这些有潜在诊断价值的传统</w:t>
      </w:r>
      <w:r w:rsidRPr="00C12796">
        <w:rPr>
          <w:rFonts w:ascii="Times New Roman" w:hAnsi="Times New Roman" w:hint="eastAsia"/>
          <w:sz w:val="24"/>
        </w:rPr>
        <w:t>CT</w:t>
      </w:r>
      <w:r w:rsidRPr="000D5356">
        <w:rPr>
          <w:rFonts w:ascii="宋体" w:hAnsi="宋体" w:cs="宋体" w:hint="eastAsia"/>
          <w:sz w:val="24"/>
        </w:rPr>
        <w:t>征象及人口学资料，是否能进一步优化根据纵隔淋巴结放射组学特征所构建的分类模型的性能，这一问题尚无明确的解答。在未来的研究中，我们期望能够对加入传统</w:t>
      </w:r>
      <w:r w:rsidRPr="00C12796">
        <w:rPr>
          <w:rFonts w:ascii="Times New Roman" w:hAnsi="Times New Roman" w:hint="eastAsia"/>
          <w:sz w:val="24"/>
        </w:rPr>
        <w:t>CT</w:t>
      </w:r>
      <w:r w:rsidRPr="000D5356">
        <w:rPr>
          <w:rFonts w:ascii="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t>参考文献</w:t>
      </w:r>
    </w:p>
    <w:p w14:paraId="4B52D82E" w14:textId="77777777" w:rsidR="008E11AC" w:rsidRDefault="008E11AC" w:rsidP="008E11AC">
      <w:pPr>
        <w:rPr>
          <w:rFonts w:ascii="Times New Roman" w:hAnsi="Times New Roman"/>
          <w:szCs w:val="21"/>
        </w:rPr>
      </w:pPr>
    </w:p>
    <w:p w14:paraId="542DFA98" w14:textId="77777777" w:rsidR="008E11AC" w:rsidRDefault="008E11AC" w:rsidP="008E11AC">
      <w:pPr>
        <w:rPr>
          <w:rFonts w:ascii="Times New Roman" w:hAnsi="Times New Roman"/>
          <w:szCs w:val="21"/>
        </w:rPr>
      </w:pPr>
    </w:p>
    <w:p w14:paraId="1D1A678B" w14:textId="77777777" w:rsidR="008E11AC" w:rsidRPr="008E11AC" w:rsidRDefault="008E11AC" w:rsidP="008E11AC">
      <w:pPr>
        <w:pStyle w:val="EndNoteBibliography"/>
        <w:ind w:left="720" w:hanging="720"/>
      </w:pPr>
      <w:r>
        <w:rPr>
          <w:rFonts w:ascii="Times New Roman" w:hAnsi="Times New Roman"/>
          <w:szCs w:val="21"/>
        </w:rPr>
        <w:fldChar w:fldCharType="begin"/>
      </w:r>
      <w:r>
        <w:rPr>
          <w:rFonts w:ascii="Times New Roman" w:hAnsi="Times New Roman"/>
          <w:szCs w:val="21"/>
        </w:rPr>
        <w:instrText xml:space="preserve"> ADDIN EN.SECTION.REFLIST </w:instrText>
      </w:r>
      <w:r>
        <w:rPr>
          <w:rFonts w:ascii="Times New Roman" w:hAnsi="Times New Roman"/>
          <w:szCs w:val="21"/>
        </w:rPr>
        <w:fldChar w:fldCharType="separate"/>
      </w:r>
      <w:r w:rsidRPr="008E11AC">
        <w:t>[1]</w:t>
      </w:r>
      <w:r w:rsidRPr="008E11AC">
        <w:tab/>
        <w:t>Baumann M, Hölscher T, Begg AC Towards genetic prediction of radiation responses: ESTRO's GENEPI project. Radiotherapy and Oncology, 2003, 69(2):121-125.</w:t>
      </w:r>
    </w:p>
    <w:p w14:paraId="23AFDBB6" w14:textId="77777777" w:rsidR="008E11AC" w:rsidRPr="008E11AC" w:rsidRDefault="008E11AC" w:rsidP="008E11AC">
      <w:pPr>
        <w:pStyle w:val="EndNoteBibliography"/>
        <w:ind w:left="720" w:hanging="720"/>
      </w:pPr>
      <w:r w:rsidRPr="008E11AC">
        <w:lastRenderedPageBreak/>
        <w:t>[2]</w:t>
      </w:r>
      <w:r w:rsidRPr="008E11AC">
        <w:tab/>
        <w:t>Segal E, Sirlin CB, Ooi C</w:t>
      </w:r>
      <w:r w:rsidRPr="008E11AC">
        <w:rPr>
          <w:i/>
        </w:rPr>
        <w:t>, et al.</w:t>
      </w:r>
      <w:r w:rsidRPr="008E11AC">
        <w:t xml:space="preserve"> Decoding global gene expression programs in liver cancer by noninvasive imaging. Nature biotechnology, 2007, 25(6):675.</w:t>
      </w:r>
    </w:p>
    <w:p w14:paraId="2BA8041C" w14:textId="77777777" w:rsidR="008E11AC" w:rsidRPr="008E11AC" w:rsidRDefault="008E11AC" w:rsidP="008E11AC">
      <w:pPr>
        <w:pStyle w:val="EndNoteBibliography"/>
        <w:ind w:left="720" w:hanging="720"/>
      </w:pPr>
      <w:r w:rsidRPr="008E11AC">
        <w:t>[3]</w:t>
      </w:r>
      <w:r w:rsidRPr="008E11AC">
        <w:tab/>
        <w:t>Lambin P, Rios-Velazquez E, Leijenaar R</w:t>
      </w:r>
      <w:r w:rsidRPr="008E11AC">
        <w:rPr>
          <w:i/>
        </w:rPr>
        <w:t>, et al.</w:t>
      </w:r>
      <w:r w:rsidRPr="008E11AC">
        <w:t xml:space="preserve"> Radiomics: extracting more information from medical images using advanced feature analysis. European journal of cancer, 2012, 48(4):441-446.</w:t>
      </w:r>
    </w:p>
    <w:p w14:paraId="54506238" w14:textId="77777777" w:rsidR="008E11AC" w:rsidRPr="008E11AC" w:rsidRDefault="008E11AC" w:rsidP="008E11AC">
      <w:pPr>
        <w:pStyle w:val="EndNoteBibliography"/>
        <w:ind w:left="720" w:hanging="720"/>
      </w:pPr>
      <w:r w:rsidRPr="008E11AC">
        <w:t>[4]</w:t>
      </w:r>
      <w:r w:rsidRPr="008E11AC">
        <w:tab/>
        <w:t>Kumar V, Gu Y, Basu S</w:t>
      </w:r>
      <w:r w:rsidRPr="008E11AC">
        <w:rPr>
          <w:i/>
        </w:rPr>
        <w:t>, et al.</w:t>
      </w:r>
      <w:r w:rsidRPr="008E11AC">
        <w:t xml:space="preserve"> Radiomics: the process and the challenges. Magnetic resonance imaging, 2012, 30(9):1234-1248.</w:t>
      </w:r>
    </w:p>
    <w:p w14:paraId="5265C3BB" w14:textId="77777777" w:rsidR="008E11AC" w:rsidRPr="008E11AC" w:rsidRDefault="008E11AC" w:rsidP="008E11AC">
      <w:pPr>
        <w:pStyle w:val="EndNoteBibliography"/>
        <w:ind w:left="720" w:hanging="720"/>
      </w:pPr>
      <w:r w:rsidRPr="008E11AC">
        <w:t>[5]</w:t>
      </w:r>
      <w:r w:rsidRPr="008E11AC">
        <w:tab/>
        <w:t>Huang YQ, Liang CH, He L</w:t>
      </w:r>
      <w:r w:rsidRPr="008E11AC">
        <w:rPr>
          <w:i/>
        </w:rPr>
        <w:t>, et al.</w:t>
      </w:r>
      <w:r w:rsidRPr="008E11AC">
        <w:t xml:space="preserve"> Development and Validation of a Radiomics Nomogram for Preoperative Prediction of Lymph Node Metastasis in Colorectal Cancer. J Clin Oncol, 2016, 34(18):2157-2164.</w:t>
      </w:r>
    </w:p>
    <w:p w14:paraId="5DE8AE56" w14:textId="77777777" w:rsidR="008E11AC" w:rsidRPr="008E11AC" w:rsidRDefault="008E11AC" w:rsidP="008E11AC">
      <w:pPr>
        <w:pStyle w:val="EndNoteBibliography"/>
        <w:ind w:left="720" w:hanging="720"/>
      </w:pPr>
      <w:r w:rsidRPr="008E11AC">
        <w:t>[6]</w:t>
      </w:r>
      <w:r w:rsidRPr="008E11AC">
        <w:tab/>
        <w:t>Lambin P, Leijenaar RTH, Deist TM</w:t>
      </w:r>
      <w:r w:rsidRPr="008E11AC">
        <w:rPr>
          <w:i/>
        </w:rPr>
        <w:t>, et al.</w:t>
      </w:r>
      <w:r w:rsidRPr="008E11AC">
        <w:t xml:space="preserve"> Radiomics: the bridge between medical imaging and personalized medicine. 2017.</w:t>
      </w:r>
    </w:p>
    <w:p w14:paraId="47CBA37F" w14:textId="77777777" w:rsidR="008E11AC" w:rsidRPr="008E11AC" w:rsidRDefault="008E11AC" w:rsidP="008E11AC">
      <w:pPr>
        <w:pStyle w:val="EndNoteBibliography"/>
        <w:ind w:left="720" w:hanging="720"/>
      </w:pPr>
      <w:r w:rsidRPr="008E11AC">
        <w:t>[7]</w:t>
      </w:r>
      <w:r w:rsidRPr="008E11AC">
        <w:tab/>
        <w:t>Song J, Shi J, Dong D</w:t>
      </w:r>
      <w:r w:rsidRPr="008E11AC">
        <w:rPr>
          <w:i/>
        </w:rPr>
        <w:t>, et al.</w:t>
      </w:r>
      <w:r w:rsidRPr="008E11AC">
        <w:t xml:space="preserve"> A New Approach to Predict Progression-free Survival in Stage IV EGFR-mutant NSCLC Patients with EGFR-TKI Therapy. 2018:clincanres.2507.2017.</w:t>
      </w:r>
    </w:p>
    <w:p w14:paraId="634EB0BB" w14:textId="77777777" w:rsidR="008E11AC" w:rsidRPr="008E11AC" w:rsidRDefault="008E11AC" w:rsidP="008E11AC">
      <w:pPr>
        <w:pStyle w:val="EndNoteBibliography"/>
        <w:ind w:left="720" w:hanging="720"/>
      </w:pPr>
      <w:r w:rsidRPr="008E11AC">
        <w:t>[8]</w:t>
      </w:r>
      <w:r w:rsidRPr="008E11AC">
        <w:tab/>
        <w:t>Li H, Zhu Y, Burnside ES</w:t>
      </w:r>
      <w:r w:rsidRPr="008E11AC">
        <w:rPr>
          <w:i/>
        </w:rPr>
        <w:t>, et al.</w:t>
      </w:r>
      <w:r w:rsidRPr="008E11AC">
        <w:t xml:space="preserve"> MR Imaging Radiomics Signatures for Predicting the Risk of Breast Cancer Recurrence as Given by Research Versions of MammaPrint, Oncotype DX, and PAM50 Gene Assays. 2017:152110.</w:t>
      </w:r>
    </w:p>
    <w:p w14:paraId="704AC8C0" w14:textId="77777777" w:rsidR="008E11AC" w:rsidRPr="008E11AC" w:rsidRDefault="008E11AC" w:rsidP="008E11AC">
      <w:pPr>
        <w:pStyle w:val="EndNoteBibliography"/>
        <w:ind w:left="720" w:hanging="720"/>
      </w:pPr>
      <w:r w:rsidRPr="008E11AC">
        <w:t>[9]</w:t>
      </w:r>
      <w:r w:rsidRPr="008E11AC">
        <w:tab/>
        <w:t>Wilson R, Devaraj A Radiomics of pulmonary nodules and lung cancer. Translational lung cancer research, 2017, 6(1):86-91.</w:t>
      </w:r>
    </w:p>
    <w:p w14:paraId="0D7764AC" w14:textId="77777777" w:rsidR="008E11AC" w:rsidRPr="008E11AC" w:rsidRDefault="008E11AC" w:rsidP="008E11AC">
      <w:pPr>
        <w:pStyle w:val="EndNoteBibliography"/>
        <w:ind w:left="720" w:hanging="720"/>
      </w:pPr>
      <w:r w:rsidRPr="008E11AC">
        <w:t>[10]</w:t>
      </w:r>
      <w:r w:rsidRPr="008E11AC">
        <w:tab/>
        <w:t>Zhang Y, Oikonomou A, Wong A</w:t>
      </w:r>
      <w:r w:rsidRPr="008E11AC">
        <w:rPr>
          <w:i/>
        </w:rPr>
        <w:t>, et al.</w:t>
      </w:r>
      <w:r w:rsidRPr="008E11AC">
        <w:t xml:space="preserve"> Radiomics-based Prognosis Analysis for Non-Small Cell Lung Cancer. Sci Rep, 2017, 7:46349.</w:t>
      </w:r>
    </w:p>
    <w:p w14:paraId="2B1E3F35" w14:textId="77777777" w:rsidR="008E11AC" w:rsidRPr="008E11AC" w:rsidRDefault="008E11AC" w:rsidP="008E11AC">
      <w:pPr>
        <w:pStyle w:val="EndNoteBibliography"/>
        <w:ind w:left="720" w:hanging="720"/>
      </w:pPr>
      <w:r w:rsidRPr="008E11AC">
        <w:t>[11]</w:t>
      </w:r>
      <w:r w:rsidRPr="008E11AC">
        <w:tab/>
        <w:t>Cozzi L, Dinapoli N, Fogliata A</w:t>
      </w:r>
      <w:r w:rsidRPr="008E11AC">
        <w:rPr>
          <w:i/>
        </w:rPr>
        <w:t>, et al.</w:t>
      </w:r>
      <w:r w:rsidRPr="008E11AC">
        <w:t xml:space="preserve"> Radiomics based analysis to predict local control and survival in hepatocellular carcinoma patients treated with volumetric modulated arc therapy. BMC Cancer, 2017, 17(1):829.</w:t>
      </w:r>
    </w:p>
    <w:p w14:paraId="355C3EEA" w14:textId="77777777" w:rsidR="008E11AC" w:rsidRPr="008E11AC" w:rsidRDefault="008E11AC" w:rsidP="008E11AC">
      <w:pPr>
        <w:pStyle w:val="EndNoteBibliography"/>
        <w:ind w:left="720" w:hanging="720"/>
      </w:pPr>
      <w:r w:rsidRPr="008E11AC">
        <w:t>[12]</w:t>
      </w:r>
      <w:r w:rsidRPr="008E11AC">
        <w:tab/>
        <w:t>Constanzo J, Wei L, Tseng HH</w:t>
      </w:r>
      <w:r w:rsidRPr="008E11AC">
        <w:rPr>
          <w:i/>
        </w:rPr>
        <w:t>, et al.</w:t>
      </w:r>
      <w:r w:rsidRPr="008E11AC">
        <w:t xml:space="preserve"> Radiomics in precision medicine for lung cancer. Translational lung cancer research, 2017, 6(6):635-647.</w:t>
      </w:r>
    </w:p>
    <w:p w14:paraId="20028D36" w14:textId="77777777" w:rsidR="008E11AC" w:rsidRPr="008E11AC" w:rsidRDefault="008E11AC" w:rsidP="008E11AC">
      <w:pPr>
        <w:pStyle w:val="EndNoteBibliography"/>
        <w:ind w:left="720" w:hanging="720"/>
      </w:pPr>
      <w:r w:rsidRPr="008E11AC">
        <w:t>[13]</w:t>
      </w:r>
      <w:r w:rsidRPr="008E11AC">
        <w:tab/>
        <w:t>Chaddad A, Desrosiers C, Toews M</w:t>
      </w:r>
      <w:r w:rsidRPr="008E11AC">
        <w:rPr>
          <w:i/>
        </w:rPr>
        <w:t>, et al.</w:t>
      </w:r>
      <w:r w:rsidRPr="008E11AC">
        <w:t xml:space="preserve"> Predicting survival time of lung cancer patients using radiomic analysis. Oncotarget, 2017, 8(61):104393-104407.</w:t>
      </w:r>
    </w:p>
    <w:p w14:paraId="390B7386" w14:textId="77777777" w:rsidR="008E11AC" w:rsidRPr="008E11AC" w:rsidRDefault="008E11AC" w:rsidP="008E11AC">
      <w:pPr>
        <w:pStyle w:val="EndNoteBibliography"/>
        <w:ind w:left="720" w:hanging="720"/>
      </w:pPr>
      <w:r w:rsidRPr="008E11AC">
        <w:t>[14]</w:t>
      </w:r>
      <w:r w:rsidRPr="008E11AC">
        <w:tab/>
        <w:t>Tong Y, Udupa JK, Wang C</w:t>
      </w:r>
      <w:r w:rsidRPr="008E11AC">
        <w:rPr>
          <w:i/>
        </w:rPr>
        <w:t>, et al.</w:t>
      </w:r>
      <w:r w:rsidRPr="008E11AC">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8E11AC" w:rsidRDefault="008E11AC" w:rsidP="008E11AC">
      <w:pPr>
        <w:pStyle w:val="EndNoteBibliography"/>
        <w:ind w:left="720" w:hanging="720"/>
      </w:pPr>
      <w:r w:rsidRPr="008E11AC">
        <w:t>[15]</w:t>
      </w:r>
      <w:r w:rsidRPr="008E11AC">
        <w:tab/>
        <w:t>Zhuo EH, Zhang WJ, Li HJ</w:t>
      </w:r>
      <w:r w:rsidRPr="008E11AC">
        <w:rPr>
          <w:i/>
        </w:rPr>
        <w:t>, et al.</w:t>
      </w:r>
      <w:r w:rsidRPr="008E11AC">
        <w:t xml:space="preserve"> Correction to: Radiomics on multi-modalities MR sequences can subtype patients with non-metastatic nasopharyngeal carcinoma (NPC) into distinct survival subgroups. Eur Radiol, 2019, 29(7):3957.</w:t>
      </w:r>
    </w:p>
    <w:p w14:paraId="4A73D07A" w14:textId="77777777" w:rsidR="008E11AC" w:rsidRPr="008E11AC" w:rsidRDefault="008E11AC" w:rsidP="008E11AC">
      <w:pPr>
        <w:pStyle w:val="EndNoteBibliography"/>
        <w:ind w:left="720" w:hanging="720"/>
      </w:pPr>
      <w:r w:rsidRPr="008E11AC">
        <w:t>[16]</w:t>
      </w:r>
      <w:r w:rsidRPr="008E11AC">
        <w:tab/>
        <w:t>Shi L, Zhang Y, Nie K</w:t>
      </w:r>
      <w:r w:rsidRPr="008E11AC">
        <w:rPr>
          <w:i/>
        </w:rPr>
        <w:t>, et al.</w:t>
      </w:r>
      <w:r w:rsidRPr="008E11AC">
        <w:t xml:space="preserve"> Machine learning for prediction of chemoradiation therapy response in rectal cancer using pre-treatment and mid-radiation multi-parametric MRI. Magn Reson Imaging, 2019, 61:33-40.</w:t>
      </w:r>
    </w:p>
    <w:p w14:paraId="0A99EE3A" w14:textId="77777777" w:rsidR="008E11AC" w:rsidRPr="008E11AC" w:rsidRDefault="008E11AC" w:rsidP="008E11AC">
      <w:pPr>
        <w:pStyle w:val="EndNoteBibliography"/>
        <w:ind w:left="720" w:hanging="720"/>
      </w:pPr>
      <w:r w:rsidRPr="008E11AC">
        <w:t>[17]</w:t>
      </w:r>
      <w:r w:rsidRPr="008E11AC">
        <w:tab/>
        <w:t>Shayesteh SP, Alikhassi A, Fard Esfahani A</w:t>
      </w:r>
      <w:r w:rsidRPr="008E11AC">
        <w:rPr>
          <w:i/>
        </w:rPr>
        <w:t>, et al.</w:t>
      </w:r>
      <w:r w:rsidRPr="008E11AC">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62:111-119.</w:t>
      </w:r>
    </w:p>
    <w:p w14:paraId="5965868A" w14:textId="77777777" w:rsidR="008E11AC" w:rsidRPr="008E11AC" w:rsidRDefault="008E11AC" w:rsidP="008E11AC">
      <w:pPr>
        <w:pStyle w:val="EndNoteBibliography"/>
        <w:ind w:left="720" w:hanging="720"/>
      </w:pPr>
      <w:r w:rsidRPr="008E11AC">
        <w:t>[18]</w:t>
      </w:r>
      <w:r w:rsidRPr="008E11AC">
        <w:tab/>
        <w:t>Zhu Y, Man C, Gong L</w:t>
      </w:r>
      <w:r w:rsidRPr="008E11AC">
        <w:rPr>
          <w:i/>
        </w:rPr>
        <w:t>, et al.</w:t>
      </w:r>
      <w:r w:rsidRPr="008E11AC">
        <w:t xml:space="preserve"> A deep learning radiomics model for preoperative grading in meningioma. Eur J Radiol, 2019, 116:128-134.</w:t>
      </w:r>
    </w:p>
    <w:p w14:paraId="37683204" w14:textId="77777777" w:rsidR="008E11AC" w:rsidRPr="008E11AC" w:rsidRDefault="008E11AC" w:rsidP="008E11AC">
      <w:pPr>
        <w:pStyle w:val="EndNoteBibliography"/>
        <w:ind w:left="720" w:hanging="720"/>
      </w:pPr>
      <w:r w:rsidRPr="008E11AC">
        <w:lastRenderedPageBreak/>
        <w:t>[19]</w:t>
      </w:r>
      <w:r w:rsidRPr="008E11AC">
        <w:tab/>
        <w:t>Luo T, Xu K, Zhang Z</w:t>
      </w:r>
      <w:r w:rsidRPr="008E11AC">
        <w:rPr>
          <w:i/>
        </w:rPr>
        <w:t>, et al.</w:t>
      </w:r>
      <w:r w:rsidRPr="008E11AC">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8E11AC" w:rsidRDefault="008E11AC" w:rsidP="008E11AC">
      <w:pPr>
        <w:pStyle w:val="EndNoteBibliography"/>
        <w:ind w:left="720" w:hanging="720"/>
      </w:pPr>
      <w:r w:rsidRPr="008E11AC">
        <w:t>[20]</w:t>
      </w:r>
      <w:r w:rsidRPr="008E11AC">
        <w:tab/>
        <w:t>Bashir U, Kawa B, Siddique M</w:t>
      </w:r>
      <w:r w:rsidRPr="008E11AC">
        <w:rPr>
          <w:i/>
        </w:rPr>
        <w:t>, et al.</w:t>
      </w:r>
      <w:r w:rsidRPr="008E11AC">
        <w:t xml:space="preserve"> Non-invasive classification of non-small cell lung cancer: a comparison between random forest models utilising radiomic and semantic features. Br J Radiol, 2019, 92(1099):20190159.</w:t>
      </w:r>
    </w:p>
    <w:p w14:paraId="10F8822F" w14:textId="77777777" w:rsidR="008E11AC" w:rsidRPr="008E11AC" w:rsidRDefault="008E11AC" w:rsidP="008E11AC">
      <w:pPr>
        <w:pStyle w:val="EndNoteBibliography"/>
        <w:ind w:left="720" w:hanging="720"/>
      </w:pPr>
      <w:r w:rsidRPr="008E11AC">
        <w:rPr>
          <w:rFonts w:hint="eastAsia"/>
        </w:rPr>
        <w:t>[21]</w:t>
      </w:r>
      <w:r w:rsidRPr="008E11AC">
        <w:rPr>
          <w:rFonts w:hint="eastAsia"/>
        </w:rPr>
        <w:tab/>
        <w:t>Wang H, Nie P, Wang Y</w:t>
      </w:r>
      <w:r w:rsidRPr="008E11AC">
        <w:rPr>
          <w:rFonts w:hint="eastAsia"/>
          <w:i/>
        </w:rPr>
        <w:t>, et al.</w:t>
      </w:r>
      <w:r w:rsidRPr="008E11AC">
        <w:rPr>
          <w:rFonts w:hint="eastAsia"/>
        </w:rPr>
        <w:t xml:space="preserve"> Radiomics nomogram for differentiating between benign and malignant soft‐tissue masses of the extremities. Journal of Magnetic Resonance Imaging, 201</w:t>
      </w:r>
      <w:r w:rsidRPr="008E11AC">
        <w:t>9.</w:t>
      </w:r>
    </w:p>
    <w:p w14:paraId="27EAB2C9" w14:textId="77777777" w:rsidR="008E11AC" w:rsidRPr="008E11AC" w:rsidRDefault="008E11AC" w:rsidP="008E11AC">
      <w:pPr>
        <w:pStyle w:val="EndNoteBibliography"/>
        <w:ind w:left="720" w:hanging="720"/>
      </w:pPr>
      <w:r w:rsidRPr="008E11AC">
        <w:t>[22]</w:t>
      </w:r>
      <w:r w:rsidRPr="008E11AC">
        <w:tab/>
        <w:t>Zhang Y, Oikonomou A, Wong A</w:t>
      </w:r>
      <w:r w:rsidRPr="008E11AC">
        <w:rPr>
          <w:i/>
        </w:rPr>
        <w:t>, et al.</w:t>
      </w:r>
      <w:r w:rsidRPr="008E11AC">
        <w:t xml:space="preserve"> Radiomics-based prognosis analysis for non-small cell lung cancer. Scientific reports, 2017, 7:46349.</w:t>
      </w:r>
    </w:p>
    <w:p w14:paraId="7A72A360" w14:textId="77777777" w:rsidR="008E11AC" w:rsidRPr="008E11AC" w:rsidRDefault="008E11AC" w:rsidP="008E11AC">
      <w:pPr>
        <w:pStyle w:val="EndNoteBibliography"/>
        <w:ind w:left="720" w:hanging="720"/>
      </w:pPr>
      <w:r w:rsidRPr="008E11AC">
        <w:t>[23]</w:t>
      </w:r>
      <w:r w:rsidRPr="008E11AC">
        <w:tab/>
        <w:t>Tan Y, Zhang S-t, Wei J-w</w:t>
      </w:r>
      <w:r w:rsidRPr="008E11AC">
        <w:rPr>
          <w:i/>
        </w:rPr>
        <w:t>, et al.</w:t>
      </w:r>
      <w:r w:rsidRPr="008E11AC">
        <w:t xml:space="preserve"> A radiomics nomogram may improve the prediction of IDH genotype for astrocytoma before surgery. European radiology, 2019, 29(7):3325-3337.</w:t>
      </w:r>
    </w:p>
    <w:p w14:paraId="326BEF9C" w14:textId="77777777" w:rsidR="008E11AC" w:rsidRPr="008E11AC" w:rsidRDefault="008E11AC" w:rsidP="008E11AC">
      <w:pPr>
        <w:pStyle w:val="EndNoteBibliography"/>
        <w:ind w:left="720" w:hanging="720"/>
      </w:pPr>
      <w:r w:rsidRPr="008E11AC">
        <w:t>[24]</w:t>
      </w:r>
      <w:r w:rsidRPr="008E11AC">
        <w:tab/>
        <w:t>Min X, Li M, Dong D</w:t>
      </w:r>
      <w:r w:rsidRPr="008E11AC">
        <w:rPr>
          <w:i/>
        </w:rPr>
        <w:t>, et al.</w:t>
      </w:r>
      <w:r w:rsidRPr="008E11AC">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8E11AC" w:rsidRDefault="008E11AC" w:rsidP="008E11AC">
      <w:pPr>
        <w:pStyle w:val="EndNoteBibliography"/>
        <w:ind w:left="720" w:hanging="720"/>
      </w:pPr>
      <w:r w:rsidRPr="008E11AC">
        <w:t>[25]</w:t>
      </w:r>
      <w:r w:rsidRPr="008E11AC">
        <w:tab/>
        <w:t>Huang Y-q, Liang C-h, He L</w:t>
      </w:r>
      <w:r w:rsidRPr="008E11AC">
        <w:rPr>
          <w:i/>
        </w:rPr>
        <w:t>, et al.</w:t>
      </w:r>
      <w:r w:rsidRPr="008E11AC">
        <w:t xml:space="preserve"> Development and validation of a radiomics nomogram for preoperative prediction of lymph node metastasis in colorectal cancer. 2016.</w:t>
      </w:r>
    </w:p>
    <w:p w14:paraId="2D847C9B" w14:textId="77777777" w:rsidR="008E11AC" w:rsidRPr="008E11AC" w:rsidRDefault="008E11AC" w:rsidP="008E11AC">
      <w:pPr>
        <w:pStyle w:val="EndNoteBibliography"/>
        <w:ind w:left="720" w:hanging="720"/>
      </w:pPr>
      <w:r w:rsidRPr="008E11AC">
        <w:t>[26]</w:t>
      </w:r>
      <w:r w:rsidRPr="008E11AC">
        <w:tab/>
        <w:t>Kim S-Y, Lee E, Nam SJ</w:t>
      </w:r>
      <w:r w:rsidRPr="008E11AC">
        <w:rPr>
          <w:i/>
        </w:rPr>
        <w:t>, et al.</w:t>
      </w:r>
      <w:r w:rsidRPr="008E11AC">
        <w:t xml:space="preserve"> Ultrasound texture analysis: Association with lymph node metastasis of papillary thyroid microcarcinoma. PloS one, 2017, 12(4):e0176103.</w:t>
      </w:r>
    </w:p>
    <w:p w14:paraId="2AE4DB0E" w14:textId="77777777" w:rsidR="008E11AC" w:rsidRPr="008E11AC" w:rsidRDefault="008E11AC" w:rsidP="008E11AC">
      <w:pPr>
        <w:pStyle w:val="EndNoteBibliography"/>
        <w:ind w:left="720" w:hanging="720"/>
      </w:pPr>
      <w:r w:rsidRPr="008E11AC">
        <w:t>[27]</w:t>
      </w:r>
      <w:r w:rsidRPr="008E11AC">
        <w:tab/>
        <w:t>Wu S, Zheng J, Li Y</w:t>
      </w:r>
      <w:r w:rsidRPr="008E11AC">
        <w:rPr>
          <w:i/>
        </w:rPr>
        <w:t>, et al.</w:t>
      </w:r>
      <w:r w:rsidRPr="008E11AC">
        <w:t xml:space="preserve"> A radiomics nomogram for the preoperative prediction of lymph node metastasis in bladder cancer. Clinical Cancer Research, 2017, 23(22):6904-6911.</w:t>
      </w:r>
    </w:p>
    <w:p w14:paraId="6FE7779C" w14:textId="77777777" w:rsidR="008E11AC" w:rsidRPr="008E11AC" w:rsidRDefault="008E11AC" w:rsidP="008E11AC">
      <w:pPr>
        <w:pStyle w:val="EndNoteBibliography"/>
        <w:ind w:left="720" w:hanging="720"/>
      </w:pPr>
      <w:r w:rsidRPr="008E11AC">
        <w:t>[28]</w:t>
      </w:r>
      <w:r w:rsidRPr="008E11AC">
        <w:tab/>
        <w:t>Dong Y, Feng Q, Yang W</w:t>
      </w:r>
      <w:r w:rsidRPr="008E11AC">
        <w:rPr>
          <w:i/>
        </w:rPr>
        <w:t>, et al.</w:t>
      </w:r>
      <w:r w:rsidRPr="008E11AC">
        <w:t xml:space="preserve"> Preoperative prediction of sentinel lymph node metastasis in breast cancer based on radiomics of T2-weighted fat-suppression and diffusion-weighted MRI. European radiology, 2018, 28(2):582-591.</w:t>
      </w:r>
    </w:p>
    <w:p w14:paraId="62825D0E" w14:textId="77777777" w:rsidR="008E11AC" w:rsidRPr="008E11AC" w:rsidRDefault="008E11AC" w:rsidP="008E11AC">
      <w:pPr>
        <w:pStyle w:val="EndNoteBibliography"/>
        <w:ind w:left="720" w:hanging="720"/>
      </w:pPr>
      <w:r w:rsidRPr="008E11AC">
        <w:t>[29]</w:t>
      </w:r>
      <w:r w:rsidRPr="008E11AC">
        <w:tab/>
        <w:t>Jiang Y, Wang W, Chen C</w:t>
      </w:r>
      <w:r w:rsidRPr="008E11AC">
        <w:rPr>
          <w:i/>
        </w:rPr>
        <w:t>, et al.</w:t>
      </w:r>
      <w:r w:rsidRPr="008E11AC">
        <w:t xml:space="preserve"> Radiomics Signature on Computed Tomography Imaging: Association With Lymph Node Metastasis in Patients With Gastric Cancer. Frontiers in oncology, 2019, 9:340.</w:t>
      </w:r>
    </w:p>
    <w:p w14:paraId="5963B245" w14:textId="77777777" w:rsidR="008E11AC" w:rsidRPr="008E11AC" w:rsidRDefault="008E11AC" w:rsidP="008E11AC">
      <w:pPr>
        <w:pStyle w:val="EndNoteBibliography"/>
        <w:ind w:left="720" w:hanging="720"/>
      </w:pPr>
      <w:r w:rsidRPr="008E11AC">
        <w:t>[30]</w:t>
      </w:r>
      <w:r w:rsidRPr="008E11AC">
        <w:tab/>
        <w:t>Harders SW, Madsen HH, Hjorthaug K</w:t>
      </w:r>
      <w:r w:rsidRPr="008E11AC">
        <w:rPr>
          <w:i/>
        </w:rPr>
        <w:t>, et al.</w:t>
      </w:r>
      <w:r w:rsidRPr="008E11AC">
        <w:t xml:space="preserve"> Mediastinal staging in non-small-cell lung carcinoma: computed tomography versus F-18-fluorodeoxyglucose positron-emission tomography and computed tomography. Cancer Imaging, 2014, 14(1):23.</w:t>
      </w:r>
    </w:p>
    <w:p w14:paraId="4C8B9477" w14:textId="77777777" w:rsidR="008E11AC" w:rsidRPr="008E11AC" w:rsidRDefault="008E11AC" w:rsidP="008E11AC">
      <w:pPr>
        <w:pStyle w:val="EndNoteBibliography"/>
        <w:ind w:left="720" w:hanging="720"/>
      </w:pPr>
      <w:r w:rsidRPr="008E11AC">
        <w:t>[31]</w:t>
      </w:r>
      <w:r w:rsidRPr="008E11AC">
        <w:tab/>
        <w:t>Shao T, Yu L, Li Y</w:t>
      </w:r>
      <w:r w:rsidRPr="008E11AC">
        <w:rPr>
          <w:i/>
        </w:rPr>
        <w:t>, et al.</w:t>
      </w:r>
      <w:r w:rsidRPr="008E11AC">
        <w:t xml:space="preserve"> Density and SUV ratios from PET/CT in the detection of mediastinal lymph node metastasis in non-small cell lung cancer. Zhongguo fei ai za zhi= Chinese journal of lung cancer, 2015, 18(3):155-160.</w:t>
      </w:r>
    </w:p>
    <w:p w14:paraId="07E7A20B" w14:textId="77777777" w:rsidR="008E11AC" w:rsidRPr="008E11AC" w:rsidRDefault="008E11AC" w:rsidP="008E11AC">
      <w:pPr>
        <w:pStyle w:val="EndNoteBibliography"/>
        <w:ind w:left="720" w:hanging="720"/>
      </w:pPr>
      <w:r w:rsidRPr="008E11AC">
        <w:t>[32]</w:t>
      </w:r>
      <w:r w:rsidRPr="008E11AC">
        <w:tab/>
        <w:t>Pahk K, Chung JH, Yi E</w:t>
      </w:r>
      <w:r w:rsidRPr="008E11AC">
        <w:rPr>
          <w:i/>
        </w:rPr>
        <w:t>, et al.</w:t>
      </w:r>
      <w:r w:rsidRPr="008E11AC">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8E11AC" w:rsidRDefault="008E11AC" w:rsidP="008E11AC">
      <w:pPr>
        <w:pStyle w:val="EndNoteBibliography"/>
        <w:ind w:left="720" w:hanging="720"/>
      </w:pPr>
      <w:r w:rsidRPr="008E11AC">
        <w:t>[33]</w:t>
      </w:r>
      <w:r w:rsidRPr="008E11AC">
        <w:tab/>
        <w:t>Kirchner J, Broll M, Müller P</w:t>
      </w:r>
      <w:r w:rsidRPr="008E11AC">
        <w:rPr>
          <w:i/>
        </w:rPr>
        <w:t>, et al.</w:t>
      </w:r>
      <w:r w:rsidRPr="008E11AC">
        <w:t xml:space="preserve"> CT differentiation of enlarged mediastinal lymph node due to anthracosis from metastatic lymphadenopathy: a comparative study proven by endobronchial US-guided transbronchial needle aspiration. Diagnostic and Interventional Radiology, 2015, 21(2):128.</w:t>
      </w:r>
    </w:p>
    <w:p w14:paraId="3DE25AFA" w14:textId="77777777" w:rsidR="008E11AC" w:rsidRPr="008E11AC" w:rsidRDefault="008E11AC" w:rsidP="008E11AC">
      <w:pPr>
        <w:pStyle w:val="EndNoteBibliography"/>
        <w:ind w:left="720" w:hanging="720"/>
      </w:pPr>
      <w:r w:rsidRPr="008E11AC">
        <w:t>[34]</w:t>
      </w:r>
      <w:r w:rsidRPr="008E11AC">
        <w:tab/>
        <w:t>Lu P, Sun Y, Sun Y</w:t>
      </w:r>
      <w:r w:rsidRPr="008E11AC">
        <w:rPr>
          <w:i/>
        </w:rPr>
        <w:t>, et al.</w:t>
      </w:r>
      <w:r w:rsidRPr="008E11AC">
        <w:t xml:space="preserve"> The role of 18F-FDG PET/CT for evaluation of metastatic mediastinal lymph nodes in patients with lung squamous-cell carcinoma or adenocarcinoma. Lung </w:t>
      </w:r>
      <w:r w:rsidRPr="008E11AC">
        <w:lastRenderedPageBreak/>
        <w:t>Cancer, 2014, 85(1):53-58.</w:t>
      </w:r>
    </w:p>
    <w:p w14:paraId="00F4BA09" w14:textId="77777777" w:rsidR="008E11AC" w:rsidRPr="008E11AC" w:rsidRDefault="008E11AC" w:rsidP="008E11AC">
      <w:pPr>
        <w:pStyle w:val="EndNoteBibliography"/>
        <w:ind w:left="720" w:hanging="720"/>
      </w:pPr>
      <w:r w:rsidRPr="008E11AC">
        <w:t>[35]</w:t>
      </w:r>
      <w:r w:rsidRPr="008E11AC">
        <w:tab/>
        <w:t>Yang F, Dong J, Yan X</w:t>
      </w:r>
      <w:r w:rsidRPr="008E11AC">
        <w:rPr>
          <w:i/>
        </w:rPr>
        <w:t>, et al.</w:t>
      </w:r>
      <w:r w:rsidRPr="008E11AC">
        <w:t xml:space="preserve"> GSI Quantitative Parameters: Preoperative Diagnosis of Metastasis Lymph Nodes in Lung Cancer. Zhongguo fei ai za zhi= Chinese journal of lung cancer, 2016, 19(11):738-745.</w:t>
      </w:r>
    </w:p>
    <w:p w14:paraId="4C4C819A" w14:textId="77777777" w:rsidR="008E11AC" w:rsidRPr="008E11AC" w:rsidRDefault="008E11AC" w:rsidP="008E11AC">
      <w:pPr>
        <w:pStyle w:val="EndNoteBibliography"/>
        <w:ind w:left="720" w:hanging="720"/>
      </w:pPr>
      <w:r w:rsidRPr="008E11AC">
        <w:t>[36]</w:t>
      </w:r>
      <w:r w:rsidRPr="008E11AC">
        <w:tab/>
        <w:t>Silvestri GA, Gonzalez AV, Jantz MA</w:t>
      </w:r>
      <w:r w:rsidRPr="008E11AC">
        <w:rPr>
          <w:i/>
        </w:rPr>
        <w:t>, et al.</w:t>
      </w:r>
      <w:r w:rsidRPr="008E11AC">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8E11AC" w:rsidRDefault="008E11AC" w:rsidP="008E11AC">
      <w:pPr>
        <w:pStyle w:val="EndNoteBibliography"/>
        <w:ind w:left="720" w:hanging="720"/>
      </w:pPr>
      <w:r w:rsidRPr="008E11AC">
        <w:t>[37]</w:t>
      </w:r>
      <w:r w:rsidRPr="008E11AC">
        <w:tab/>
        <w:t>Skogen K, Ganeshan B, Good C</w:t>
      </w:r>
      <w:r w:rsidRPr="008E11AC">
        <w:rPr>
          <w:i/>
        </w:rPr>
        <w:t>, et al.</w:t>
      </w:r>
      <w:r w:rsidRPr="008E11AC">
        <w:t xml:space="preserve"> Measurements of heterogeneity in gliomas on computed tomography relationship to tumour grade. Journal of neuro-oncology, 2013, 111(2):213-219.</w:t>
      </w:r>
    </w:p>
    <w:p w14:paraId="3ABF7A54" w14:textId="77777777" w:rsidR="008E11AC" w:rsidRPr="008E11AC" w:rsidRDefault="008E11AC" w:rsidP="008E11AC">
      <w:pPr>
        <w:pStyle w:val="EndNoteBibliography"/>
        <w:ind w:left="720" w:hanging="720"/>
      </w:pPr>
      <w:r w:rsidRPr="008E11AC">
        <w:t>[38]</w:t>
      </w:r>
      <w:r w:rsidRPr="008E11AC">
        <w:tab/>
        <w:t>Gao X, Chu C, Li Y</w:t>
      </w:r>
      <w:r w:rsidRPr="008E11AC">
        <w:rPr>
          <w:i/>
        </w:rPr>
        <w:t>, et al.</w:t>
      </w:r>
      <w:r w:rsidRPr="008E11AC">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8E11AC" w:rsidRDefault="008E11AC" w:rsidP="008E11AC">
      <w:pPr>
        <w:pStyle w:val="EndNoteBibliography"/>
        <w:ind w:left="720" w:hanging="720"/>
      </w:pPr>
      <w:r w:rsidRPr="008E11AC">
        <w:t>[39]</w:t>
      </w:r>
      <w:r w:rsidRPr="008E11AC">
        <w:tab/>
        <w:t>Pham TD, Watanabe Y, Higuchi M</w:t>
      </w:r>
      <w:r w:rsidRPr="008E11AC">
        <w:rPr>
          <w:i/>
        </w:rPr>
        <w:t>, et al.</w:t>
      </w:r>
      <w:r w:rsidRPr="008E11AC">
        <w:t xml:space="preserve"> Texture analysis and synthesis of malignant and benign mediastinal lymph nodes in patients with lung cancer on computed tomography. Scientific reports, 2017, 7:43209.</w:t>
      </w:r>
    </w:p>
    <w:p w14:paraId="35A0409D" w14:textId="77777777" w:rsidR="008E11AC" w:rsidRPr="008E11AC" w:rsidRDefault="008E11AC" w:rsidP="008E11AC">
      <w:pPr>
        <w:pStyle w:val="EndNoteBibliography"/>
        <w:ind w:left="720" w:hanging="720"/>
      </w:pPr>
      <w:r w:rsidRPr="008E11AC">
        <w:t>[40]</w:t>
      </w:r>
      <w:r w:rsidRPr="008E11AC">
        <w:tab/>
        <w:t>Bayanati H, Thornhill RE, Souza CA</w:t>
      </w:r>
      <w:r w:rsidRPr="008E11AC">
        <w:rPr>
          <w:i/>
        </w:rPr>
        <w:t>, et al.</w:t>
      </w:r>
      <w:r w:rsidRPr="008E11AC">
        <w:t xml:space="preserve"> Quantitative CT texture and shape analysis: can it differentiate benign and malignant mediastinal lymph nodes in patients with primary lung cancer? European radiology, 2015, 25(2):480-487.</w:t>
      </w:r>
    </w:p>
    <w:p w14:paraId="51F4A7DD" w14:textId="77777777" w:rsidR="008E11AC" w:rsidRPr="008E11AC" w:rsidRDefault="008E11AC" w:rsidP="008E11AC">
      <w:pPr>
        <w:pStyle w:val="EndNoteBibliography"/>
        <w:ind w:left="720" w:hanging="720"/>
      </w:pPr>
      <w:r w:rsidRPr="008E11AC">
        <w:t>[41]</w:t>
      </w:r>
      <w:r w:rsidRPr="008E11AC">
        <w:tab/>
        <w:t>Andersen MB, Harders SW, Ganeshan B</w:t>
      </w:r>
      <w:r w:rsidRPr="008E11AC">
        <w:rPr>
          <w:i/>
        </w:rPr>
        <w:t>, et al.</w:t>
      </w:r>
      <w:r w:rsidRPr="008E11AC">
        <w:t xml:space="preserve"> CT texture analysis can help differentiate between malignant and benign lymph nodes in the mediastinum in patients suspected for lung cancer. Acta radiologica, 2016, 57(6):669-676.</w:t>
      </w:r>
    </w:p>
    <w:p w14:paraId="608C220F" w14:textId="77777777" w:rsidR="008E11AC" w:rsidRPr="008E11AC" w:rsidRDefault="008E11AC" w:rsidP="008E11AC">
      <w:pPr>
        <w:pStyle w:val="EndNoteBibliography"/>
        <w:ind w:left="720" w:hanging="720"/>
      </w:pPr>
      <w:r w:rsidRPr="008E11AC">
        <w:t>[42]</w:t>
      </w:r>
      <w:r w:rsidRPr="008E11AC">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Pr>
          <w:rFonts w:ascii="Times New Roman" w:hAnsi="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619F1E5D" w14:textId="305CAD4D" w:rsidR="00294FCA" w:rsidRDefault="00294FCA" w:rsidP="00FF7A78">
      <w:pPr>
        <w:spacing w:line="440" w:lineRule="exact"/>
        <w:ind w:firstLine="480"/>
        <w:rPr>
          <w:rFonts w:ascii="Times New Roman" w:eastAsia="宋体" w:hAnsi="Times New Roman" w:cs="Times New Roman"/>
          <w:szCs w:val="21"/>
        </w:rPr>
      </w:pPr>
    </w:p>
    <w:p w14:paraId="70EFA277" w14:textId="36625419" w:rsidR="00DA3632" w:rsidRDefault="00DA3632" w:rsidP="00DA3632">
      <w:pPr>
        <w:rPr>
          <w:rFonts w:ascii="Times New Roman" w:hAnsi="Times New Roman"/>
          <w:sz w:val="24"/>
        </w:rPr>
      </w:pPr>
    </w:p>
    <w:p w14:paraId="792A2A31" w14:textId="61A18266" w:rsidR="00673739" w:rsidRPr="00673739" w:rsidRDefault="00673739" w:rsidP="00FF7A78">
      <w:pPr>
        <w:spacing w:line="440" w:lineRule="exact"/>
        <w:ind w:firstLine="480"/>
        <w:rPr>
          <w:rFonts w:ascii="宋体" w:eastAsia="宋体" w:hAnsi="宋体" w:cs="Times New Roman"/>
          <w:sz w:val="24"/>
          <w:szCs w:val="24"/>
        </w:rPr>
      </w:pPr>
    </w:p>
    <w:p w14:paraId="0C1472C7" w14:textId="7F6A38EB" w:rsidR="00673739" w:rsidRDefault="00673739" w:rsidP="00FF7A78">
      <w:pPr>
        <w:spacing w:line="440" w:lineRule="exact"/>
        <w:ind w:firstLine="480"/>
        <w:rPr>
          <w:rFonts w:ascii="宋体" w:eastAsia="宋体" w:hAnsi="宋体" w:cs="Times New Roman"/>
          <w:sz w:val="24"/>
          <w:szCs w:val="24"/>
        </w:rPr>
      </w:pPr>
    </w:p>
    <w:p w14:paraId="29168E87" w14:textId="61668DF5" w:rsidR="00651576" w:rsidRDefault="00651576" w:rsidP="00FF7A78">
      <w:pPr>
        <w:spacing w:line="440" w:lineRule="exact"/>
        <w:ind w:firstLine="480"/>
        <w:rPr>
          <w:rFonts w:ascii="宋体" w:eastAsia="宋体" w:hAnsi="宋体" w:cs="Times New Roman"/>
          <w:sz w:val="24"/>
          <w:szCs w:val="24"/>
        </w:rPr>
      </w:pPr>
    </w:p>
    <w:p w14:paraId="3660E3B2" w14:textId="3E0BE886" w:rsidR="00651576" w:rsidRDefault="00651576" w:rsidP="00FF7A78">
      <w:pPr>
        <w:spacing w:line="440" w:lineRule="exact"/>
        <w:ind w:firstLine="480"/>
        <w:rPr>
          <w:rFonts w:ascii="宋体" w:eastAsia="宋体" w:hAnsi="宋体" w:cs="Times New Roman"/>
          <w:sz w:val="24"/>
          <w:szCs w:val="24"/>
        </w:rPr>
      </w:pPr>
    </w:p>
    <w:p w14:paraId="69E433BE" w14:textId="72A202C5" w:rsidR="00651576" w:rsidRDefault="00651576" w:rsidP="00FF7A78">
      <w:pPr>
        <w:spacing w:line="440" w:lineRule="exact"/>
        <w:ind w:firstLine="480"/>
        <w:rPr>
          <w:rFonts w:ascii="宋体" w:eastAsia="宋体" w:hAnsi="宋体" w:cs="Times New Roman"/>
          <w:sz w:val="24"/>
          <w:szCs w:val="24"/>
        </w:rPr>
      </w:pPr>
    </w:p>
    <w:p w14:paraId="4C513E58" w14:textId="63D19CB2" w:rsidR="00651576" w:rsidRDefault="00651576" w:rsidP="00FF7A78">
      <w:pPr>
        <w:spacing w:line="440" w:lineRule="exact"/>
        <w:ind w:firstLine="480"/>
        <w:rPr>
          <w:rFonts w:ascii="宋体" w:eastAsia="宋体" w:hAnsi="宋体" w:cs="Times New Roman"/>
          <w:sz w:val="24"/>
          <w:szCs w:val="24"/>
        </w:rPr>
      </w:pPr>
    </w:p>
    <w:p w14:paraId="7B7533A0" w14:textId="5A4A6E98" w:rsidR="00651576" w:rsidRDefault="00651576" w:rsidP="00FF7A78">
      <w:pPr>
        <w:spacing w:line="440" w:lineRule="exact"/>
        <w:ind w:firstLine="480"/>
        <w:rPr>
          <w:rFonts w:ascii="宋体" w:eastAsia="宋体" w:hAnsi="宋体" w:cs="Times New Roman"/>
          <w:sz w:val="24"/>
          <w:szCs w:val="24"/>
        </w:rPr>
      </w:pPr>
    </w:p>
    <w:p w14:paraId="7481A597" w14:textId="2CBA9309" w:rsidR="00651576" w:rsidRDefault="00651576" w:rsidP="00FF7A78">
      <w:pPr>
        <w:spacing w:line="440" w:lineRule="exact"/>
        <w:ind w:firstLine="480"/>
        <w:rPr>
          <w:rFonts w:ascii="宋体" w:eastAsia="宋体" w:hAnsi="宋体" w:cs="Times New Roman"/>
          <w:sz w:val="24"/>
          <w:szCs w:val="24"/>
        </w:rPr>
      </w:pPr>
    </w:p>
    <w:p w14:paraId="0CA77971" w14:textId="0FEAAE3C" w:rsidR="00651576" w:rsidRDefault="00651576" w:rsidP="00FF7A78">
      <w:pPr>
        <w:spacing w:line="440" w:lineRule="exact"/>
        <w:ind w:firstLine="480"/>
        <w:rPr>
          <w:rFonts w:ascii="宋体" w:eastAsia="宋体" w:hAnsi="宋体" w:cs="Times New Roman"/>
          <w:sz w:val="24"/>
          <w:szCs w:val="24"/>
        </w:rPr>
      </w:pPr>
    </w:p>
    <w:p w14:paraId="392AE088" w14:textId="3CF485BE" w:rsidR="00651576" w:rsidRDefault="00651576" w:rsidP="00FF7A78">
      <w:pPr>
        <w:spacing w:line="440" w:lineRule="exact"/>
        <w:ind w:firstLine="480"/>
        <w:rPr>
          <w:rFonts w:ascii="宋体" w:eastAsia="宋体" w:hAnsi="宋体" w:cs="Times New Roman"/>
          <w:sz w:val="24"/>
          <w:szCs w:val="24"/>
        </w:rPr>
      </w:pPr>
    </w:p>
    <w:p w14:paraId="0BBB96AE" w14:textId="36903DB8" w:rsidR="00651576" w:rsidRDefault="00651576" w:rsidP="00FF7A78">
      <w:pPr>
        <w:spacing w:line="440" w:lineRule="exact"/>
        <w:ind w:firstLine="480"/>
        <w:rPr>
          <w:rFonts w:ascii="宋体" w:eastAsia="宋体" w:hAnsi="宋体" w:cs="Times New Roman"/>
          <w:sz w:val="24"/>
          <w:szCs w:val="24"/>
        </w:rPr>
      </w:pPr>
    </w:p>
    <w:p w14:paraId="569C91A3" w14:textId="4F8BF33B" w:rsidR="00651576" w:rsidRDefault="00651576" w:rsidP="00FF7A78">
      <w:pPr>
        <w:spacing w:line="440" w:lineRule="exact"/>
        <w:ind w:firstLine="480"/>
        <w:rPr>
          <w:rFonts w:ascii="宋体" w:eastAsia="宋体" w:hAnsi="宋体" w:cs="Times New Roman"/>
          <w:sz w:val="24"/>
          <w:szCs w:val="24"/>
        </w:rPr>
      </w:pPr>
    </w:p>
    <w:p w14:paraId="46FEF02E" w14:textId="3D50F512" w:rsidR="00651576" w:rsidRDefault="00651576" w:rsidP="00FF7A78">
      <w:pPr>
        <w:spacing w:line="440" w:lineRule="exact"/>
        <w:ind w:firstLine="480"/>
        <w:rPr>
          <w:rFonts w:ascii="宋体" w:eastAsia="宋体" w:hAnsi="宋体" w:cs="Times New Roman"/>
          <w:sz w:val="24"/>
          <w:szCs w:val="24"/>
        </w:rPr>
      </w:pPr>
    </w:p>
    <w:p w14:paraId="65D67DA4" w14:textId="709EEF11" w:rsidR="00651576" w:rsidRDefault="00651576" w:rsidP="00FF7A78">
      <w:pPr>
        <w:spacing w:line="440" w:lineRule="exact"/>
        <w:ind w:firstLine="480"/>
        <w:rPr>
          <w:rFonts w:ascii="宋体" w:eastAsia="宋体" w:hAnsi="宋体" w:cs="Times New Roman"/>
          <w:sz w:val="24"/>
          <w:szCs w:val="24"/>
        </w:rPr>
      </w:pPr>
    </w:p>
    <w:p w14:paraId="1C464DFF" w14:textId="502AFBFD" w:rsidR="00651576" w:rsidRDefault="00651576" w:rsidP="00FF7A78">
      <w:pPr>
        <w:spacing w:line="440" w:lineRule="exact"/>
        <w:ind w:firstLine="480"/>
        <w:rPr>
          <w:rFonts w:ascii="宋体" w:eastAsia="宋体" w:hAnsi="宋体" w:cs="Times New Roman"/>
          <w:sz w:val="24"/>
          <w:szCs w:val="24"/>
        </w:rPr>
      </w:pPr>
    </w:p>
    <w:p w14:paraId="1C11F646" w14:textId="78219B57" w:rsidR="00651576" w:rsidRDefault="00651576" w:rsidP="00FF7A78">
      <w:pPr>
        <w:spacing w:line="440" w:lineRule="exact"/>
        <w:ind w:firstLine="480"/>
        <w:rPr>
          <w:rFonts w:ascii="宋体" w:eastAsia="宋体" w:hAnsi="宋体" w:cs="Times New Roman"/>
          <w:sz w:val="24"/>
          <w:szCs w:val="24"/>
        </w:rPr>
      </w:pPr>
    </w:p>
    <w:p w14:paraId="3C51567C" w14:textId="176FB2E2" w:rsidR="00651576" w:rsidRDefault="00651576" w:rsidP="00FF7A78">
      <w:pPr>
        <w:spacing w:line="440" w:lineRule="exact"/>
        <w:ind w:firstLine="480"/>
        <w:rPr>
          <w:rFonts w:ascii="宋体" w:eastAsia="宋体" w:hAnsi="宋体" w:cs="Times New Roman"/>
          <w:sz w:val="24"/>
          <w:szCs w:val="24"/>
        </w:rPr>
      </w:pPr>
    </w:p>
    <w:p w14:paraId="332E47CB" w14:textId="1184F95C" w:rsidR="00651576" w:rsidRDefault="00651576" w:rsidP="00FF7A78">
      <w:pPr>
        <w:spacing w:line="440" w:lineRule="exact"/>
        <w:ind w:firstLine="480"/>
        <w:rPr>
          <w:rFonts w:ascii="宋体" w:eastAsia="宋体" w:hAnsi="宋体" w:cs="Times New Roman"/>
          <w:sz w:val="24"/>
          <w:szCs w:val="24"/>
        </w:rPr>
      </w:pPr>
    </w:p>
    <w:p w14:paraId="355F0442" w14:textId="1933168B" w:rsidR="00651576" w:rsidRDefault="00651576" w:rsidP="00FF7A78">
      <w:pPr>
        <w:spacing w:line="440" w:lineRule="exact"/>
        <w:ind w:firstLine="480"/>
        <w:rPr>
          <w:rFonts w:ascii="宋体" w:eastAsia="宋体" w:hAnsi="宋体" w:cs="Times New Roman"/>
          <w:sz w:val="24"/>
          <w:szCs w:val="24"/>
        </w:rPr>
      </w:pPr>
    </w:p>
    <w:p w14:paraId="57F49FAC" w14:textId="5E9E66C5" w:rsidR="00651576" w:rsidRDefault="00651576" w:rsidP="00FF7A78">
      <w:pPr>
        <w:spacing w:line="440" w:lineRule="exact"/>
        <w:ind w:firstLine="480"/>
        <w:rPr>
          <w:rFonts w:ascii="宋体" w:eastAsia="宋体" w:hAnsi="宋体" w:cs="Times New Roman"/>
          <w:sz w:val="24"/>
          <w:szCs w:val="24"/>
        </w:rPr>
      </w:pPr>
    </w:p>
    <w:p w14:paraId="7DD972DF" w14:textId="0210C9ED" w:rsidR="00651576" w:rsidRPr="00651576" w:rsidRDefault="00651576" w:rsidP="00651576">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A failed top-down control from the prefrontal cortex to the amygdala in generalized anxiety disorder: Evidence from resting-state fMRI with Granger causality analysis. Neurosci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xml:space="preserve">, Womer FY, Han S, Yin Y, Jiang X, Wei Y, Duan J, Feng R, Zhang L et </w:t>
      </w:r>
      <w:r w:rsidRPr="007659C5">
        <w:rPr>
          <w:rFonts w:ascii="Times New Roman" w:eastAsia="宋体" w:hAnsi="Times New Roman" w:cs="Times New Roman"/>
          <w:sz w:val="24"/>
          <w:szCs w:val="24"/>
        </w:rPr>
        <w:lastRenderedPageBreak/>
        <w:t>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2240ACDF" w14:textId="2634AFB2" w:rsidR="00FA4877" w:rsidRDefault="00FA4877" w:rsidP="00FF7A78">
      <w:pPr>
        <w:spacing w:line="440" w:lineRule="exact"/>
        <w:ind w:firstLine="480"/>
        <w:rPr>
          <w:rFonts w:ascii="宋体" w:eastAsia="宋体" w:hAnsi="宋体" w:cs="Times New Roman"/>
          <w:sz w:val="24"/>
          <w:szCs w:val="24"/>
        </w:rPr>
      </w:pPr>
    </w:p>
    <w:p w14:paraId="4E44FA7B" w14:textId="474A3113" w:rsidR="00FA4877"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022C8FF3" w:rsidR="00FA4877" w:rsidRDefault="00FA4877"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0A64E901" w14:textId="6B658E59" w:rsidR="00FA4877" w:rsidRPr="00FE271C" w:rsidRDefault="00223058" w:rsidP="00FE271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t>致</w:t>
      </w:r>
      <w:r w:rsidR="00FE271C">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37CF4424" w14:textId="390B6C0C" w:rsidR="008742C2" w:rsidRDefault="008742C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w:t>
      </w:r>
      <w:r w:rsidR="008D323B">
        <w:rPr>
          <w:rFonts w:ascii="宋体" w:eastAsia="宋体" w:hAnsi="宋体" w:cs="Times New Roman" w:hint="eastAsia"/>
          <w:sz w:val="24"/>
          <w:szCs w:val="24"/>
        </w:rPr>
        <w:t>我的导师徐克教授</w:t>
      </w:r>
      <w:r w:rsidR="00F02332">
        <w:rPr>
          <w:rFonts w:ascii="宋体" w:eastAsia="宋体" w:hAnsi="宋体" w:cs="Times New Roman" w:hint="eastAsia"/>
          <w:sz w:val="24"/>
          <w:szCs w:val="24"/>
        </w:rPr>
        <w:t>！三年间，</w:t>
      </w:r>
      <w:r w:rsidR="00A70BDE">
        <w:rPr>
          <w:rFonts w:ascii="宋体" w:eastAsia="宋体" w:hAnsi="宋体" w:cs="Times New Roman" w:hint="eastAsia"/>
          <w:sz w:val="24"/>
          <w:szCs w:val="24"/>
        </w:rPr>
        <w:t>从</w:t>
      </w:r>
      <w:r w:rsidR="00D130CD">
        <w:rPr>
          <w:rFonts w:ascii="宋体" w:eastAsia="宋体" w:hAnsi="宋体" w:cs="Times New Roman" w:hint="eastAsia"/>
          <w:sz w:val="24"/>
          <w:szCs w:val="24"/>
        </w:rPr>
        <w:t>徐克</w:t>
      </w:r>
      <w:r w:rsidR="00F02332">
        <w:rPr>
          <w:rFonts w:ascii="宋体" w:eastAsia="宋体" w:hAnsi="宋体" w:cs="Times New Roman" w:hint="eastAsia"/>
          <w:sz w:val="24"/>
          <w:szCs w:val="24"/>
        </w:rPr>
        <w:t>老师身上我不仅学习到了严谨</w:t>
      </w:r>
      <w:r w:rsidR="001B395C">
        <w:rPr>
          <w:rFonts w:ascii="宋体" w:eastAsia="宋体" w:hAnsi="宋体" w:cs="Times New Roman" w:hint="eastAsia"/>
          <w:sz w:val="24"/>
          <w:szCs w:val="24"/>
        </w:rPr>
        <w:t>求实</w:t>
      </w:r>
      <w:r w:rsidR="00F02332">
        <w:rPr>
          <w:rFonts w:ascii="宋体" w:eastAsia="宋体" w:hAnsi="宋体" w:cs="Times New Roman" w:hint="eastAsia"/>
          <w:sz w:val="24"/>
          <w:szCs w:val="24"/>
        </w:rPr>
        <w:t>的科研作风、</w:t>
      </w:r>
      <w:r w:rsidR="00A70BDE">
        <w:rPr>
          <w:rFonts w:ascii="宋体" w:eastAsia="宋体" w:hAnsi="宋体" w:cs="Times New Roman" w:hint="eastAsia"/>
          <w:sz w:val="24"/>
          <w:szCs w:val="24"/>
        </w:rPr>
        <w:t>积极敏锐的科研精神、精益求精的工作态度，更重要的是我从</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70BDE">
        <w:rPr>
          <w:rFonts w:ascii="宋体" w:eastAsia="宋体" w:hAnsi="宋体" w:cs="Times New Roman" w:hint="eastAsia"/>
          <w:sz w:val="24"/>
          <w:szCs w:val="24"/>
        </w:rPr>
        <w:t>的身上学到了做人的道理和原则。</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渊博的学识、</w:t>
      </w:r>
      <w:r w:rsidR="00DF6E1F">
        <w:rPr>
          <w:rFonts w:ascii="宋体" w:eastAsia="宋体" w:hAnsi="宋体" w:cs="Times New Roman" w:hint="eastAsia"/>
          <w:sz w:val="24"/>
          <w:szCs w:val="24"/>
        </w:rPr>
        <w:t>做事认真负责的态度</w:t>
      </w:r>
      <w:r w:rsidR="00546D39">
        <w:rPr>
          <w:rFonts w:ascii="宋体" w:eastAsia="宋体" w:hAnsi="宋体" w:cs="Times New Roman" w:hint="eastAsia"/>
          <w:sz w:val="24"/>
          <w:szCs w:val="24"/>
        </w:rPr>
        <w:t>、</w:t>
      </w:r>
      <w:r w:rsidR="00DE0F5A">
        <w:rPr>
          <w:rFonts w:ascii="宋体" w:eastAsia="宋体" w:hAnsi="宋体" w:cs="Times New Roman" w:hint="eastAsia"/>
          <w:sz w:val="24"/>
          <w:szCs w:val="24"/>
        </w:rPr>
        <w:t>对学生</w:t>
      </w:r>
      <w:r w:rsidR="0091572A">
        <w:rPr>
          <w:rFonts w:ascii="宋体" w:eastAsia="宋体" w:hAnsi="宋体" w:cs="Times New Roman" w:hint="eastAsia"/>
          <w:sz w:val="24"/>
          <w:szCs w:val="24"/>
        </w:rPr>
        <w:t>海纳百川般的包容与理解、</w:t>
      </w:r>
      <w:r w:rsidR="00E07299">
        <w:rPr>
          <w:rFonts w:ascii="宋体" w:eastAsia="宋体" w:hAnsi="宋体" w:cs="Times New Roman" w:hint="eastAsia"/>
          <w:sz w:val="24"/>
          <w:szCs w:val="24"/>
        </w:rPr>
        <w:t>细心的指导、</w:t>
      </w:r>
      <w:r w:rsidR="00DE0F5A">
        <w:rPr>
          <w:rFonts w:ascii="宋体" w:eastAsia="宋体" w:hAnsi="宋体" w:cs="Times New Roman" w:hint="eastAsia"/>
          <w:sz w:val="24"/>
          <w:szCs w:val="24"/>
        </w:rPr>
        <w:t>无私的关怀</w:t>
      </w:r>
      <w:r w:rsidR="00E07299">
        <w:rPr>
          <w:rFonts w:ascii="宋体" w:eastAsia="宋体" w:hAnsi="宋体" w:cs="Times New Roman" w:hint="eastAsia"/>
          <w:sz w:val="24"/>
          <w:szCs w:val="24"/>
        </w:rPr>
        <w:t>与</w:t>
      </w:r>
      <w:r w:rsidR="00DE0F5A">
        <w:rPr>
          <w:rFonts w:ascii="宋体" w:eastAsia="宋体" w:hAnsi="宋体" w:cs="Times New Roman" w:hint="eastAsia"/>
          <w:sz w:val="24"/>
          <w:szCs w:val="24"/>
        </w:rPr>
        <w:t>照顾</w:t>
      </w:r>
      <w:r w:rsidR="00DF6E1F">
        <w:rPr>
          <w:rFonts w:ascii="宋体" w:eastAsia="宋体" w:hAnsi="宋体" w:cs="Times New Roman" w:hint="eastAsia"/>
          <w:sz w:val="24"/>
          <w:szCs w:val="24"/>
        </w:rPr>
        <w:t>，</w:t>
      </w:r>
      <w:r w:rsidR="00B2086E">
        <w:rPr>
          <w:rFonts w:ascii="宋体" w:eastAsia="宋体" w:hAnsi="宋体" w:cs="Times New Roman" w:hint="eastAsia"/>
          <w:sz w:val="24"/>
          <w:szCs w:val="24"/>
        </w:rPr>
        <w:t>这一切无时无刻不在影响着我、感动着我。</w:t>
      </w:r>
      <w:r w:rsidR="006F71F1">
        <w:rPr>
          <w:rFonts w:ascii="宋体" w:eastAsia="宋体" w:hAnsi="宋体" w:cs="Times New Roman" w:hint="eastAsia"/>
          <w:sz w:val="24"/>
          <w:szCs w:val="24"/>
        </w:rPr>
        <w:t>很幸运能够成为</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的学生，在</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身上学习到的一切都将是我未来的人生道路上最</w:t>
      </w:r>
      <w:r w:rsidR="00A95984">
        <w:rPr>
          <w:rFonts w:ascii="宋体" w:eastAsia="宋体" w:hAnsi="宋体" w:cs="Times New Roman" w:hint="eastAsia"/>
          <w:sz w:val="24"/>
          <w:szCs w:val="24"/>
        </w:rPr>
        <w:t>宝贵的财富。借此机会我</w:t>
      </w:r>
      <w:r w:rsidR="00735F2B">
        <w:rPr>
          <w:rFonts w:ascii="宋体" w:eastAsia="宋体" w:hAnsi="宋体" w:cs="Times New Roman" w:hint="eastAsia"/>
          <w:sz w:val="24"/>
          <w:szCs w:val="24"/>
        </w:rPr>
        <w:t>要</w:t>
      </w:r>
      <w:r w:rsidR="00C64B4E">
        <w:rPr>
          <w:rFonts w:ascii="宋体" w:eastAsia="宋体" w:hAnsi="宋体" w:cs="Times New Roman" w:hint="eastAsia"/>
          <w:sz w:val="24"/>
          <w:szCs w:val="24"/>
        </w:rPr>
        <w:t>衷心的</w:t>
      </w:r>
      <w:r w:rsidR="00735F2B">
        <w:rPr>
          <w:rFonts w:ascii="宋体" w:eastAsia="宋体" w:hAnsi="宋体" w:cs="Times New Roman" w:hint="eastAsia"/>
          <w:sz w:val="24"/>
          <w:szCs w:val="24"/>
        </w:rPr>
        <w:t>向</w:t>
      </w:r>
      <w:r w:rsidR="00C64B4E">
        <w:rPr>
          <w:rFonts w:ascii="宋体" w:eastAsia="宋体" w:hAnsi="宋体" w:cs="Times New Roman" w:hint="eastAsia"/>
          <w:sz w:val="24"/>
          <w:szCs w:val="24"/>
        </w:rPr>
        <w:t>徐克教授</w:t>
      </w:r>
      <w:r w:rsidR="00735F2B">
        <w:rPr>
          <w:rFonts w:ascii="宋体" w:eastAsia="宋体" w:hAnsi="宋体" w:cs="Times New Roman" w:hint="eastAsia"/>
          <w:sz w:val="24"/>
          <w:szCs w:val="24"/>
        </w:rPr>
        <w:t>的说一声感谢，感谢老师这三年中对我的</w:t>
      </w:r>
      <w:r w:rsidR="00C64B4E">
        <w:rPr>
          <w:rFonts w:ascii="宋体" w:eastAsia="宋体" w:hAnsi="宋体" w:cs="Times New Roman" w:hint="eastAsia"/>
          <w:sz w:val="24"/>
          <w:szCs w:val="24"/>
        </w:rPr>
        <w:t>指导</w:t>
      </w:r>
      <w:r w:rsidR="00735F2B">
        <w:rPr>
          <w:rFonts w:ascii="宋体" w:eastAsia="宋体" w:hAnsi="宋体" w:cs="Times New Roman" w:hint="eastAsia"/>
          <w:sz w:val="24"/>
          <w:szCs w:val="24"/>
        </w:rPr>
        <w:t>和</w:t>
      </w:r>
      <w:r w:rsidR="00C64B4E">
        <w:rPr>
          <w:rFonts w:ascii="宋体" w:eastAsia="宋体" w:hAnsi="宋体" w:cs="Times New Roman" w:hint="eastAsia"/>
          <w:sz w:val="24"/>
          <w:szCs w:val="24"/>
        </w:rPr>
        <w:t>帮助</w:t>
      </w:r>
      <w:r w:rsidR="00A95984">
        <w:rPr>
          <w:rFonts w:ascii="宋体" w:eastAsia="宋体" w:hAnsi="宋体" w:cs="Times New Roman" w:hint="eastAsia"/>
          <w:sz w:val="24"/>
          <w:szCs w:val="24"/>
        </w:rPr>
        <w:t>！</w:t>
      </w:r>
    </w:p>
    <w:p w14:paraId="05E89207" w14:textId="6F7B6D17" w:rsidR="00FA4877" w:rsidRDefault="00C25129"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w:t>
      </w:r>
      <w:r w:rsidR="006D3581">
        <w:rPr>
          <w:rFonts w:ascii="宋体" w:eastAsia="宋体" w:hAnsi="宋体" w:cs="Times New Roman" w:hint="eastAsia"/>
          <w:sz w:val="24"/>
          <w:szCs w:val="24"/>
        </w:rPr>
        <w:t>张立娜教授！硕士三年期间，在科研工作中，</w:t>
      </w:r>
      <w:r w:rsidR="0091572A">
        <w:rPr>
          <w:rFonts w:ascii="宋体" w:eastAsia="宋体" w:hAnsi="宋体" w:cs="Times New Roman" w:hint="eastAsia"/>
          <w:sz w:val="24"/>
          <w:szCs w:val="24"/>
        </w:rPr>
        <w:t>张立娜老师给予我</w:t>
      </w:r>
      <w:r w:rsidR="00CF632C">
        <w:rPr>
          <w:rFonts w:ascii="宋体" w:eastAsia="宋体" w:hAnsi="宋体" w:cs="Times New Roman" w:hint="eastAsia"/>
          <w:sz w:val="24"/>
          <w:szCs w:val="24"/>
        </w:rPr>
        <w:t>细致耐心</w:t>
      </w:r>
      <w:r w:rsidR="0091572A">
        <w:rPr>
          <w:rFonts w:ascii="宋体" w:eastAsia="宋体" w:hAnsi="宋体" w:cs="Times New Roman" w:hint="eastAsia"/>
          <w:sz w:val="24"/>
          <w:szCs w:val="24"/>
        </w:rPr>
        <w:t>的指导，</w:t>
      </w:r>
      <w:r w:rsidR="0016154F">
        <w:rPr>
          <w:rFonts w:ascii="宋体" w:eastAsia="宋体" w:hAnsi="宋体" w:cs="Times New Roman" w:hint="eastAsia"/>
          <w:sz w:val="24"/>
          <w:szCs w:val="24"/>
        </w:rPr>
        <w:t>提出了很多宝贵的意见与建议。</w:t>
      </w:r>
      <w:r w:rsidR="001B395C">
        <w:rPr>
          <w:rFonts w:ascii="宋体" w:eastAsia="宋体" w:hAnsi="宋体" w:cs="Times New Roman" w:hint="eastAsia"/>
          <w:sz w:val="24"/>
          <w:szCs w:val="24"/>
        </w:rPr>
        <w:t>张立娜老师细致</w:t>
      </w:r>
      <w:r w:rsidR="00033A95">
        <w:rPr>
          <w:rFonts w:ascii="宋体" w:eastAsia="宋体" w:hAnsi="宋体" w:cs="Times New Roman" w:hint="eastAsia"/>
          <w:sz w:val="24"/>
          <w:szCs w:val="24"/>
        </w:rPr>
        <w:t>严谨的治学态度，</w:t>
      </w:r>
      <w:r w:rsidR="00E90C3B">
        <w:rPr>
          <w:rFonts w:ascii="宋体" w:eastAsia="宋体" w:hAnsi="宋体" w:cs="Times New Roman" w:hint="eastAsia"/>
          <w:sz w:val="24"/>
          <w:szCs w:val="24"/>
        </w:rPr>
        <w:t>兢兢业业的工作作风</w:t>
      </w:r>
      <w:r w:rsidR="001B395C">
        <w:rPr>
          <w:rFonts w:ascii="宋体" w:eastAsia="宋体" w:hAnsi="宋体" w:cs="Times New Roman" w:hint="eastAsia"/>
          <w:sz w:val="24"/>
          <w:szCs w:val="24"/>
        </w:rPr>
        <w:t>一直都是我学习和工作中的榜样。同时，张立娜老师</w:t>
      </w:r>
      <w:r w:rsidR="0005788C">
        <w:rPr>
          <w:rFonts w:ascii="宋体" w:eastAsia="宋体" w:hAnsi="宋体" w:cs="Times New Roman" w:hint="eastAsia"/>
          <w:sz w:val="24"/>
          <w:szCs w:val="24"/>
        </w:rPr>
        <w:t>还</w:t>
      </w:r>
      <w:r w:rsidR="00A2274C">
        <w:rPr>
          <w:rFonts w:ascii="宋体" w:eastAsia="宋体" w:hAnsi="宋体" w:cs="Times New Roman" w:hint="eastAsia"/>
          <w:sz w:val="24"/>
          <w:szCs w:val="24"/>
        </w:rPr>
        <w:t>经常在生活上</w:t>
      </w:r>
      <w:r w:rsidR="0005788C">
        <w:rPr>
          <w:rFonts w:ascii="宋体" w:eastAsia="宋体" w:hAnsi="宋体" w:cs="Times New Roman" w:hint="eastAsia"/>
          <w:sz w:val="24"/>
          <w:szCs w:val="24"/>
        </w:rPr>
        <w:t>给予</w:t>
      </w:r>
      <w:r w:rsidR="00A2274C">
        <w:rPr>
          <w:rFonts w:ascii="宋体" w:eastAsia="宋体" w:hAnsi="宋体" w:cs="Times New Roman" w:hint="eastAsia"/>
          <w:sz w:val="24"/>
          <w:szCs w:val="24"/>
        </w:rPr>
        <w:t>我关心和</w:t>
      </w:r>
      <w:r w:rsidR="0005788C">
        <w:rPr>
          <w:rFonts w:ascii="宋体" w:eastAsia="宋体" w:hAnsi="宋体" w:cs="Times New Roman" w:hint="eastAsia"/>
          <w:sz w:val="24"/>
          <w:szCs w:val="24"/>
        </w:rPr>
        <w:t>帮助</w:t>
      </w:r>
      <w:r w:rsidR="00A2274C">
        <w:rPr>
          <w:rFonts w:ascii="宋体" w:eastAsia="宋体" w:hAnsi="宋体" w:cs="Times New Roman" w:hint="eastAsia"/>
          <w:sz w:val="24"/>
          <w:szCs w:val="24"/>
        </w:rPr>
        <w:t>。入学初期，</w:t>
      </w:r>
      <w:r w:rsidR="00CF632C">
        <w:rPr>
          <w:rFonts w:ascii="宋体" w:eastAsia="宋体" w:hAnsi="宋体" w:cs="Times New Roman" w:hint="eastAsia"/>
          <w:sz w:val="24"/>
          <w:szCs w:val="24"/>
        </w:rPr>
        <w:t>是</w:t>
      </w:r>
      <w:r w:rsidR="00D00042">
        <w:rPr>
          <w:rFonts w:ascii="宋体" w:eastAsia="宋体" w:hAnsi="宋体" w:cs="Times New Roman" w:hint="eastAsia"/>
          <w:sz w:val="24"/>
          <w:szCs w:val="24"/>
        </w:rPr>
        <w:t>您细致的关怀与帮助，</w:t>
      </w:r>
      <w:r w:rsidR="00CF632C">
        <w:rPr>
          <w:rFonts w:ascii="宋体" w:eastAsia="宋体" w:hAnsi="宋体" w:cs="Times New Roman" w:hint="eastAsia"/>
          <w:sz w:val="24"/>
          <w:szCs w:val="24"/>
        </w:rPr>
        <w:t>令我在陌生的环境下感受到温暖，帮</w:t>
      </w:r>
      <w:r w:rsidR="00D00042">
        <w:rPr>
          <w:rFonts w:ascii="宋体" w:eastAsia="宋体" w:hAnsi="宋体" w:cs="Times New Roman" w:hint="eastAsia"/>
          <w:sz w:val="24"/>
          <w:szCs w:val="24"/>
        </w:rPr>
        <w:t>我快速融入了全新的环境。</w:t>
      </w:r>
    </w:p>
    <w:p w14:paraId="4953972A" w14:textId="499C2199" w:rsidR="00A2274C" w:rsidRDefault="00700E3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感谢曹际斌</w:t>
      </w:r>
      <w:r w:rsidR="00535A5B">
        <w:rPr>
          <w:rFonts w:ascii="宋体" w:eastAsia="宋体" w:hAnsi="宋体" w:cs="Times New Roman" w:hint="eastAsia"/>
          <w:sz w:val="24"/>
          <w:szCs w:val="24"/>
        </w:rPr>
        <w:t>老师和朱婧怡师姐在数据收集过程中给予我的指导和帮助。</w:t>
      </w:r>
    </w:p>
    <w:p w14:paraId="3877A6C4" w14:textId="175167CD" w:rsidR="00535A5B" w:rsidRDefault="00535A5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006E5A06">
        <w:rPr>
          <w:rFonts w:ascii="宋体" w:eastAsia="宋体" w:hAnsi="宋体" w:cs="Times New Roman" w:hint="eastAsia"/>
          <w:sz w:val="24"/>
          <w:szCs w:val="24"/>
        </w:rPr>
        <w:t>吴启润师兄、王鹏师兄、</w:t>
      </w:r>
      <w:r w:rsidR="00D634A2">
        <w:rPr>
          <w:rFonts w:ascii="宋体" w:eastAsia="宋体" w:hAnsi="宋体" w:cs="Times New Roman" w:hint="eastAsia"/>
          <w:sz w:val="24"/>
          <w:szCs w:val="24"/>
        </w:rPr>
        <w:t>杜思瑶师姐、高斯师兄在科研工作和生活</w:t>
      </w:r>
      <w:r w:rsidR="007976D0">
        <w:rPr>
          <w:rFonts w:ascii="宋体" w:eastAsia="宋体" w:hAnsi="宋体" w:cs="Times New Roman" w:hint="eastAsia"/>
          <w:sz w:val="24"/>
          <w:szCs w:val="24"/>
        </w:rPr>
        <w:t>中对我无私</w:t>
      </w:r>
      <w:r w:rsidR="00D9124A">
        <w:rPr>
          <w:rFonts w:ascii="宋体" w:eastAsia="宋体" w:hAnsi="宋体" w:cs="Times New Roman" w:hint="eastAsia"/>
          <w:sz w:val="24"/>
          <w:szCs w:val="24"/>
        </w:rPr>
        <w:t>的</w:t>
      </w:r>
      <w:r w:rsidR="00D634A2">
        <w:rPr>
          <w:rFonts w:ascii="宋体" w:eastAsia="宋体" w:hAnsi="宋体" w:cs="Times New Roman" w:hint="eastAsia"/>
          <w:sz w:val="24"/>
          <w:szCs w:val="24"/>
        </w:rPr>
        <w:t>帮助。</w:t>
      </w:r>
    </w:p>
    <w:p w14:paraId="79089860" w14:textId="3D7DC05A" w:rsidR="00D634A2" w:rsidRPr="00B2086E" w:rsidRDefault="00D634A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w:t>
      </w:r>
      <w:r w:rsidR="00EB76E9">
        <w:rPr>
          <w:rFonts w:ascii="宋体" w:eastAsia="宋体" w:hAnsi="宋体" w:cs="Times New Roman" w:hint="eastAsia"/>
          <w:sz w:val="24"/>
          <w:szCs w:val="24"/>
        </w:rPr>
        <w:t>赵睿萌师妹、刘沙沙师妹</w:t>
      </w:r>
      <w:r w:rsidR="00284BF6">
        <w:rPr>
          <w:rFonts w:ascii="宋体" w:eastAsia="宋体" w:hAnsi="宋体" w:cs="Times New Roman" w:hint="eastAsia"/>
          <w:sz w:val="24"/>
          <w:szCs w:val="24"/>
        </w:rPr>
        <w:t>以及所有在学习、生活中帮助过我的</w:t>
      </w:r>
      <w:r w:rsidR="007976D0">
        <w:rPr>
          <w:rFonts w:ascii="宋体" w:eastAsia="宋体" w:hAnsi="宋体" w:cs="Times New Roman" w:hint="eastAsia"/>
          <w:sz w:val="24"/>
          <w:szCs w:val="24"/>
        </w:rPr>
        <w:t>师兄师姐师弟师妹。</w:t>
      </w:r>
    </w:p>
    <w:p w14:paraId="3F21D14A" w14:textId="35CE35B0" w:rsidR="00FA4877"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42EE7AC7" w14:textId="162C4F7B" w:rsidR="00D9124A"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w:t>
      </w:r>
      <w:r w:rsidR="00166CB1">
        <w:rPr>
          <w:rFonts w:ascii="宋体" w:eastAsia="宋体" w:hAnsi="宋体" w:cs="Times New Roman" w:hint="eastAsia"/>
          <w:sz w:val="24"/>
          <w:szCs w:val="24"/>
        </w:rPr>
        <w:t>我的爱人黎超多年来对我的毫无保留的关爱、理解与支持。是你</w:t>
      </w:r>
      <w:r w:rsidR="00717AEA">
        <w:rPr>
          <w:rFonts w:ascii="宋体" w:eastAsia="宋体" w:hAnsi="宋体" w:cs="Times New Roman" w:hint="eastAsia"/>
          <w:sz w:val="24"/>
          <w:szCs w:val="24"/>
        </w:rPr>
        <w:t>们的陪伴</w:t>
      </w:r>
      <w:r w:rsidR="00166CB1">
        <w:rPr>
          <w:rFonts w:ascii="宋体" w:eastAsia="宋体" w:hAnsi="宋体" w:cs="Times New Roman" w:hint="eastAsia"/>
          <w:sz w:val="24"/>
          <w:szCs w:val="24"/>
        </w:rPr>
        <w:t>给了我面对</w:t>
      </w:r>
      <w:r w:rsidR="007A54E0">
        <w:rPr>
          <w:rFonts w:ascii="宋体" w:eastAsia="宋体" w:hAnsi="宋体" w:cs="Times New Roman" w:hint="eastAsia"/>
          <w:sz w:val="24"/>
          <w:szCs w:val="24"/>
        </w:rPr>
        <w:t>挫折的力量的勇气。</w:t>
      </w:r>
    </w:p>
    <w:p w14:paraId="3CF1DA08" w14:textId="25462F2A" w:rsidR="0012216D" w:rsidRDefault="0012216D" w:rsidP="00FF7A78">
      <w:pPr>
        <w:spacing w:line="440" w:lineRule="exact"/>
        <w:ind w:firstLine="480"/>
        <w:rPr>
          <w:rFonts w:ascii="宋体" w:eastAsia="宋体" w:hAnsi="宋体" w:cs="Times New Roman"/>
          <w:sz w:val="24"/>
          <w:szCs w:val="24"/>
        </w:rPr>
      </w:pPr>
    </w:p>
    <w:p w14:paraId="108C11F6" w14:textId="6899CA94" w:rsidR="0012216D" w:rsidRDefault="0012216D" w:rsidP="00FF7A78">
      <w:pPr>
        <w:spacing w:line="440" w:lineRule="exact"/>
        <w:ind w:firstLine="480"/>
        <w:rPr>
          <w:rFonts w:ascii="宋体" w:eastAsia="宋体" w:hAnsi="宋体" w:cs="Times New Roman"/>
          <w:sz w:val="24"/>
          <w:szCs w:val="24"/>
        </w:rPr>
      </w:pPr>
    </w:p>
    <w:p w14:paraId="6EFD8327" w14:textId="0E9D64E2" w:rsidR="0012216D" w:rsidRDefault="0012216D" w:rsidP="00FF7A78">
      <w:pPr>
        <w:spacing w:line="440" w:lineRule="exact"/>
        <w:ind w:firstLine="480"/>
        <w:rPr>
          <w:rFonts w:ascii="宋体" w:eastAsia="宋体" w:hAnsi="宋体" w:cs="Times New Roman"/>
          <w:sz w:val="24"/>
          <w:szCs w:val="24"/>
        </w:rPr>
      </w:pPr>
    </w:p>
    <w:p w14:paraId="4733F35D" w14:textId="2F0C18A5" w:rsidR="0012216D" w:rsidRDefault="0012216D" w:rsidP="00FF7A78">
      <w:pPr>
        <w:spacing w:line="440" w:lineRule="exact"/>
        <w:ind w:firstLine="480"/>
        <w:rPr>
          <w:rFonts w:ascii="宋体" w:eastAsia="宋体" w:hAnsi="宋体" w:cs="Times New Roman"/>
          <w:sz w:val="24"/>
          <w:szCs w:val="24"/>
        </w:rPr>
      </w:pPr>
    </w:p>
    <w:p w14:paraId="7E1A2DF5" w14:textId="4D61FCCD" w:rsidR="0012216D" w:rsidRDefault="0012216D" w:rsidP="00FF7A78">
      <w:pPr>
        <w:spacing w:line="440" w:lineRule="exact"/>
        <w:ind w:firstLine="480"/>
        <w:rPr>
          <w:rFonts w:ascii="宋体" w:eastAsia="宋体" w:hAnsi="宋体" w:cs="Times New Roman"/>
          <w:sz w:val="24"/>
          <w:szCs w:val="24"/>
        </w:rPr>
      </w:pPr>
    </w:p>
    <w:p w14:paraId="432C146C" w14:textId="0D1845CF" w:rsidR="0012216D" w:rsidRDefault="0012216D" w:rsidP="00FF7A78">
      <w:pPr>
        <w:spacing w:line="440" w:lineRule="exact"/>
        <w:ind w:firstLine="480"/>
        <w:rPr>
          <w:rFonts w:ascii="宋体" w:eastAsia="宋体" w:hAnsi="宋体" w:cs="Times New Roman"/>
          <w:sz w:val="24"/>
          <w:szCs w:val="24"/>
        </w:rPr>
      </w:pPr>
    </w:p>
    <w:p w14:paraId="773AD01E" w14:textId="264EF866" w:rsidR="0012216D" w:rsidRDefault="0012216D" w:rsidP="00FF7A78">
      <w:pPr>
        <w:spacing w:line="440" w:lineRule="exact"/>
        <w:ind w:firstLine="480"/>
        <w:rPr>
          <w:rFonts w:ascii="宋体" w:eastAsia="宋体" w:hAnsi="宋体" w:cs="Times New Roman"/>
          <w:sz w:val="24"/>
          <w:szCs w:val="24"/>
        </w:rPr>
      </w:pPr>
    </w:p>
    <w:p w14:paraId="3E9C314E" w14:textId="091C456C" w:rsidR="0012216D" w:rsidRDefault="0012216D" w:rsidP="00FF7A78">
      <w:pPr>
        <w:spacing w:line="440" w:lineRule="exact"/>
        <w:ind w:firstLine="480"/>
        <w:rPr>
          <w:rFonts w:ascii="宋体" w:eastAsia="宋体" w:hAnsi="宋体" w:cs="Times New Roman"/>
          <w:sz w:val="24"/>
          <w:szCs w:val="24"/>
        </w:rPr>
      </w:pPr>
    </w:p>
    <w:p w14:paraId="1C9FE9AC" w14:textId="26272053" w:rsidR="0012216D" w:rsidRPr="0012216D" w:rsidRDefault="0012216D" w:rsidP="0012216D">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董梦实</w:t>
      </w:r>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8D0B38">
      <w:pgSz w:w="11906" w:h="16838" w:code="9"/>
      <w:pgMar w:top="1474" w:right="1474" w:bottom="1474" w:left="1814" w:header="851" w:footer="992" w:gutter="0"/>
      <w:pgNumType w:fmt="upperRoman" w:start="2"/>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88639A" w14:textId="77777777" w:rsidR="00F904E9" w:rsidRDefault="00F904E9" w:rsidP="00007A1E">
      <w:r>
        <w:separator/>
      </w:r>
    </w:p>
  </w:endnote>
  <w:endnote w:type="continuationSeparator" w:id="0">
    <w:p w14:paraId="78C14526" w14:textId="77777777" w:rsidR="00F904E9" w:rsidRDefault="00F904E9"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E76864" w:rsidRPr="00AC7708" w:rsidRDefault="00E76864" w:rsidP="00AC7708">
    <w:pPr>
      <w:pStyle w:val="a5"/>
      <w:jc w:val="center"/>
      <w:rPr>
        <w:rFonts w:ascii="楷体" w:eastAsia="楷体" w:hAnsi="楷体"/>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D6FB67" w14:textId="77777777" w:rsidR="00F904E9" w:rsidRDefault="00F904E9" w:rsidP="00007A1E">
      <w:r>
        <w:separator/>
      </w:r>
    </w:p>
  </w:footnote>
  <w:footnote w:type="continuationSeparator" w:id="0">
    <w:p w14:paraId="6B58F8A4" w14:textId="77777777" w:rsidR="00F904E9" w:rsidRDefault="00F904E9"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E76864" w:rsidRDefault="00E76864"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E76864" w:rsidRPr="003823DC" w:rsidRDefault="00E76864"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E76864" w:rsidRPr="0009031E" w:rsidRDefault="00E7686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F1F0D"/>
    <w:rsid w:val="000F6447"/>
    <w:rsid w:val="000F7E43"/>
    <w:rsid w:val="0011076D"/>
    <w:rsid w:val="00115AD6"/>
    <w:rsid w:val="0011611B"/>
    <w:rsid w:val="001210EA"/>
    <w:rsid w:val="0012216D"/>
    <w:rsid w:val="00122AEC"/>
    <w:rsid w:val="001314E3"/>
    <w:rsid w:val="00135C92"/>
    <w:rsid w:val="0013673E"/>
    <w:rsid w:val="00140B81"/>
    <w:rsid w:val="00142298"/>
    <w:rsid w:val="00150B7E"/>
    <w:rsid w:val="00152816"/>
    <w:rsid w:val="001606BA"/>
    <w:rsid w:val="00160D68"/>
    <w:rsid w:val="0016154F"/>
    <w:rsid w:val="00166CB1"/>
    <w:rsid w:val="001672D9"/>
    <w:rsid w:val="001727DC"/>
    <w:rsid w:val="00175309"/>
    <w:rsid w:val="00187596"/>
    <w:rsid w:val="001929FA"/>
    <w:rsid w:val="001A55EA"/>
    <w:rsid w:val="001A7ABB"/>
    <w:rsid w:val="001B1C2A"/>
    <w:rsid w:val="001B395C"/>
    <w:rsid w:val="001B6682"/>
    <w:rsid w:val="001C6076"/>
    <w:rsid w:val="001C60B0"/>
    <w:rsid w:val="001D47D6"/>
    <w:rsid w:val="001D5819"/>
    <w:rsid w:val="001E21AC"/>
    <w:rsid w:val="001E27E0"/>
    <w:rsid w:val="001F6A99"/>
    <w:rsid w:val="00200388"/>
    <w:rsid w:val="00207305"/>
    <w:rsid w:val="002114BC"/>
    <w:rsid w:val="00215A4C"/>
    <w:rsid w:val="00216E3D"/>
    <w:rsid w:val="00217A60"/>
    <w:rsid w:val="00220DBE"/>
    <w:rsid w:val="00223058"/>
    <w:rsid w:val="00226FAA"/>
    <w:rsid w:val="00232895"/>
    <w:rsid w:val="0024151C"/>
    <w:rsid w:val="0024305B"/>
    <w:rsid w:val="00244ADD"/>
    <w:rsid w:val="00257ECD"/>
    <w:rsid w:val="00260D64"/>
    <w:rsid w:val="002628B5"/>
    <w:rsid w:val="002638C3"/>
    <w:rsid w:val="00273BDA"/>
    <w:rsid w:val="00275F63"/>
    <w:rsid w:val="0027605C"/>
    <w:rsid w:val="00284BF6"/>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D63B8"/>
    <w:rsid w:val="003F4257"/>
    <w:rsid w:val="00404190"/>
    <w:rsid w:val="0040592D"/>
    <w:rsid w:val="004111DF"/>
    <w:rsid w:val="004148BF"/>
    <w:rsid w:val="00432A4C"/>
    <w:rsid w:val="00440791"/>
    <w:rsid w:val="00443C5A"/>
    <w:rsid w:val="00444F77"/>
    <w:rsid w:val="00445359"/>
    <w:rsid w:val="004468FC"/>
    <w:rsid w:val="00450352"/>
    <w:rsid w:val="00450E60"/>
    <w:rsid w:val="0045368E"/>
    <w:rsid w:val="00453ACE"/>
    <w:rsid w:val="004542EF"/>
    <w:rsid w:val="004569F7"/>
    <w:rsid w:val="00467000"/>
    <w:rsid w:val="00467C31"/>
    <w:rsid w:val="0047417C"/>
    <w:rsid w:val="0047439E"/>
    <w:rsid w:val="00487696"/>
    <w:rsid w:val="0049048C"/>
    <w:rsid w:val="0049245B"/>
    <w:rsid w:val="00492921"/>
    <w:rsid w:val="00494EE7"/>
    <w:rsid w:val="004B1F08"/>
    <w:rsid w:val="004C63BB"/>
    <w:rsid w:val="004D70E1"/>
    <w:rsid w:val="004D741F"/>
    <w:rsid w:val="004E0466"/>
    <w:rsid w:val="004E0824"/>
    <w:rsid w:val="004E4565"/>
    <w:rsid w:val="004E51B9"/>
    <w:rsid w:val="004F1BF4"/>
    <w:rsid w:val="004F2394"/>
    <w:rsid w:val="004F4B1D"/>
    <w:rsid w:val="004F4EF3"/>
    <w:rsid w:val="00527C5C"/>
    <w:rsid w:val="0053229F"/>
    <w:rsid w:val="00532C11"/>
    <w:rsid w:val="00535A5B"/>
    <w:rsid w:val="005408C8"/>
    <w:rsid w:val="00542014"/>
    <w:rsid w:val="00546D39"/>
    <w:rsid w:val="00550D5A"/>
    <w:rsid w:val="005524C0"/>
    <w:rsid w:val="00554AE6"/>
    <w:rsid w:val="0056078A"/>
    <w:rsid w:val="00567D7C"/>
    <w:rsid w:val="00571FAC"/>
    <w:rsid w:val="0057712A"/>
    <w:rsid w:val="0057731D"/>
    <w:rsid w:val="00586BA2"/>
    <w:rsid w:val="00587601"/>
    <w:rsid w:val="00590520"/>
    <w:rsid w:val="00594D7B"/>
    <w:rsid w:val="005971D4"/>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10236"/>
    <w:rsid w:val="0061089A"/>
    <w:rsid w:val="006119B0"/>
    <w:rsid w:val="0061213E"/>
    <w:rsid w:val="00614259"/>
    <w:rsid w:val="006145D0"/>
    <w:rsid w:val="006167CF"/>
    <w:rsid w:val="006261F2"/>
    <w:rsid w:val="00636772"/>
    <w:rsid w:val="00636BEE"/>
    <w:rsid w:val="00636C7A"/>
    <w:rsid w:val="00644E2D"/>
    <w:rsid w:val="00651576"/>
    <w:rsid w:val="00652B22"/>
    <w:rsid w:val="006534EA"/>
    <w:rsid w:val="00655D68"/>
    <w:rsid w:val="006579C6"/>
    <w:rsid w:val="00671394"/>
    <w:rsid w:val="00673739"/>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D3581"/>
    <w:rsid w:val="006D58C2"/>
    <w:rsid w:val="006E0305"/>
    <w:rsid w:val="006E1741"/>
    <w:rsid w:val="006E5A06"/>
    <w:rsid w:val="006F2AF5"/>
    <w:rsid w:val="006F71F1"/>
    <w:rsid w:val="00700E32"/>
    <w:rsid w:val="00702DF7"/>
    <w:rsid w:val="00710C9D"/>
    <w:rsid w:val="00717AEA"/>
    <w:rsid w:val="00726C3D"/>
    <w:rsid w:val="007315DE"/>
    <w:rsid w:val="00735F2B"/>
    <w:rsid w:val="00744B32"/>
    <w:rsid w:val="007467A1"/>
    <w:rsid w:val="007509E3"/>
    <w:rsid w:val="007630FD"/>
    <w:rsid w:val="00763F3E"/>
    <w:rsid w:val="007659C5"/>
    <w:rsid w:val="00765EA0"/>
    <w:rsid w:val="00784C73"/>
    <w:rsid w:val="0078715C"/>
    <w:rsid w:val="0079482B"/>
    <w:rsid w:val="007976D0"/>
    <w:rsid w:val="007A54E0"/>
    <w:rsid w:val="007B0E7D"/>
    <w:rsid w:val="007C31BA"/>
    <w:rsid w:val="007C5593"/>
    <w:rsid w:val="007D602B"/>
    <w:rsid w:val="007F35AB"/>
    <w:rsid w:val="008077B0"/>
    <w:rsid w:val="0080784D"/>
    <w:rsid w:val="0081491F"/>
    <w:rsid w:val="00814C7A"/>
    <w:rsid w:val="00825915"/>
    <w:rsid w:val="00832D46"/>
    <w:rsid w:val="0083339C"/>
    <w:rsid w:val="008335C3"/>
    <w:rsid w:val="008344BF"/>
    <w:rsid w:val="008431C8"/>
    <w:rsid w:val="00845BE7"/>
    <w:rsid w:val="00846511"/>
    <w:rsid w:val="008471A3"/>
    <w:rsid w:val="00851A4A"/>
    <w:rsid w:val="008529C1"/>
    <w:rsid w:val="00853007"/>
    <w:rsid w:val="00854419"/>
    <w:rsid w:val="00854F64"/>
    <w:rsid w:val="00857589"/>
    <w:rsid w:val="008648A1"/>
    <w:rsid w:val="00873205"/>
    <w:rsid w:val="008742C2"/>
    <w:rsid w:val="008743CE"/>
    <w:rsid w:val="00880ED5"/>
    <w:rsid w:val="00887790"/>
    <w:rsid w:val="00896EFE"/>
    <w:rsid w:val="008A1828"/>
    <w:rsid w:val="008A603B"/>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4977"/>
    <w:rsid w:val="0091572A"/>
    <w:rsid w:val="00915E2D"/>
    <w:rsid w:val="0094753A"/>
    <w:rsid w:val="00952F8D"/>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3920"/>
    <w:rsid w:val="00A12072"/>
    <w:rsid w:val="00A12262"/>
    <w:rsid w:val="00A12B34"/>
    <w:rsid w:val="00A1431B"/>
    <w:rsid w:val="00A2274C"/>
    <w:rsid w:val="00A23CE4"/>
    <w:rsid w:val="00A23E04"/>
    <w:rsid w:val="00A24C91"/>
    <w:rsid w:val="00A2530E"/>
    <w:rsid w:val="00A35722"/>
    <w:rsid w:val="00A37AB9"/>
    <w:rsid w:val="00A40FD7"/>
    <w:rsid w:val="00A42C55"/>
    <w:rsid w:val="00A44F26"/>
    <w:rsid w:val="00A46FF1"/>
    <w:rsid w:val="00A510B7"/>
    <w:rsid w:val="00A527EF"/>
    <w:rsid w:val="00A53D82"/>
    <w:rsid w:val="00A54561"/>
    <w:rsid w:val="00A600C4"/>
    <w:rsid w:val="00A605CA"/>
    <w:rsid w:val="00A614C1"/>
    <w:rsid w:val="00A61AB2"/>
    <w:rsid w:val="00A61B96"/>
    <w:rsid w:val="00A679F7"/>
    <w:rsid w:val="00A7057C"/>
    <w:rsid w:val="00A70BDE"/>
    <w:rsid w:val="00A73586"/>
    <w:rsid w:val="00A8345F"/>
    <w:rsid w:val="00A913CC"/>
    <w:rsid w:val="00A93774"/>
    <w:rsid w:val="00A95984"/>
    <w:rsid w:val="00AA16A9"/>
    <w:rsid w:val="00AA1A58"/>
    <w:rsid w:val="00AB0D10"/>
    <w:rsid w:val="00AC0FC5"/>
    <w:rsid w:val="00AC3126"/>
    <w:rsid w:val="00AC5549"/>
    <w:rsid w:val="00AC7708"/>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440FD"/>
    <w:rsid w:val="00B4598E"/>
    <w:rsid w:val="00B47395"/>
    <w:rsid w:val="00B6315C"/>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4880"/>
    <w:rsid w:val="00BE6AEF"/>
    <w:rsid w:val="00BF011F"/>
    <w:rsid w:val="00C03468"/>
    <w:rsid w:val="00C109E4"/>
    <w:rsid w:val="00C1212B"/>
    <w:rsid w:val="00C13773"/>
    <w:rsid w:val="00C24B72"/>
    <w:rsid w:val="00C25114"/>
    <w:rsid w:val="00C25129"/>
    <w:rsid w:val="00C25798"/>
    <w:rsid w:val="00C401CD"/>
    <w:rsid w:val="00C40D5D"/>
    <w:rsid w:val="00C45A08"/>
    <w:rsid w:val="00C46D10"/>
    <w:rsid w:val="00C478FA"/>
    <w:rsid w:val="00C51716"/>
    <w:rsid w:val="00C524A6"/>
    <w:rsid w:val="00C553DF"/>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26D68"/>
    <w:rsid w:val="00D31F4B"/>
    <w:rsid w:val="00D365D8"/>
    <w:rsid w:val="00D43A30"/>
    <w:rsid w:val="00D634A2"/>
    <w:rsid w:val="00D65F3D"/>
    <w:rsid w:val="00D72D7A"/>
    <w:rsid w:val="00D73B22"/>
    <w:rsid w:val="00D86029"/>
    <w:rsid w:val="00D86BB4"/>
    <w:rsid w:val="00D9124A"/>
    <w:rsid w:val="00D91638"/>
    <w:rsid w:val="00D94A1C"/>
    <w:rsid w:val="00D9562B"/>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6E1F"/>
    <w:rsid w:val="00E07299"/>
    <w:rsid w:val="00E215A0"/>
    <w:rsid w:val="00E216F4"/>
    <w:rsid w:val="00E21B03"/>
    <w:rsid w:val="00E2200B"/>
    <w:rsid w:val="00E25565"/>
    <w:rsid w:val="00E27F6F"/>
    <w:rsid w:val="00E33877"/>
    <w:rsid w:val="00E355DF"/>
    <w:rsid w:val="00E40D94"/>
    <w:rsid w:val="00E459DF"/>
    <w:rsid w:val="00E500D7"/>
    <w:rsid w:val="00E51C24"/>
    <w:rsid w:val="00E52D1A"/>
    <w:rsid w:val="00E56CDC"/>
    <w:rsid w:val="00E57144"/>
    <w:rsid w:val="00E6357A"/>
    <w:rsid w:val="00E659F1"/>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76E9"/>
    <w:rsid w:val="00ED0D8D"/>
    <w:rsid w:val="00ED21D2"/>
    <w:rsid w:val="00EE4775"/>
    <w:rsid w:val="00EE6429"/>
    <w:rsid w:val="00EF0F39"/>
    <w:rsid w:val="00EF11C8"/>
    <w:rsid w:val="00EF3A30"/>
    <w:rsid w:val="00EF62A9"/>
    <w:rsid w:val="00EF7011"/>
    <w:rsid w:val="00F02332"/>
    <w:rsid w:val="00F0443C"/>
    <w:rsid w:val="00F0778A"/>
    <w:rsid w:val="00F144D1"/>
    <w:rsid w:val="00F2258B"/>
    <w:rsid w:val="00F27574"/>
    <w:rsid w:val="00F35C14"/>
    <w:rsid w:val="00F370D3"/>
    <w:rsid w:val="00F3777E"/>
    <w:rsid w:val="00F430DA"/>
    <w:rsid w:val="00F45F3D"/>
    <w:rsid w:val="00F5482D"/>
    <w:rsid w:val="00F55D4E"/>
    <w:rsid w:val="00F6085C"/>
    <w:rsid w:val="00F66FD8"/>
    <w:rsid w:val="00F904E9"/>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image" Target="media/image6.tiff"/><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05F48-2A63-45DE-839F-FC60CEB46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5</TotalTime>
  <Pages>1</Pages>
  <Words>10965</Words>
  <Characters>62507</Characters>
  <Application>Microsoft Office Word</Application>
  <DocSecurity>0</DocSecurity>
  <Lines>520</Lines>
  <Paragraphs>146</Paragraphs>
  <ScaleCrop>false</ScaleCrop>
  <Company/>
  <LinksUpToDate>false</LinksUpToDate>
  <CharactersWithSpaces>73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6</cp:revision>
  <dcterms:created xsi:type="dcterms:W3CDTF">2021-02-16T13:21:00Z</dcterms:created>
  <dcterms:modified xsi:type="dcterms:W3CDTF">2021-02-20T12:02:00Z</dcterms:modified>
</cp:coreProperties>
</file>